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62003782" w:rsidR="002A5D8B" w:rsidRDefault="002A5D8B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commentRangeStart w:id="1"/>
      <w:r w:rsidRPr="002A5D8B">
        <w:rPr>
          <w:rFonts w:cs="Times New Roman"/>
          <w:b/>
          <w:kern w:val="28"/>
          <w:sz w:val="40"/>
          <w:szCs w:val="40"/>
        </w:rPr>
        <w:t xml:space="preserve">The Impact of </w:t>
      </w:r>
      <w:r>
        <w:rPr>
          <w:rFonts w:cs="Times New Roman" w:hint="eastAsia"/>
          <w:b/>
          <w:kern w:val="28"/>
          <w:sz w:val="40"/>
          <w:szCs w:val="40"/>
        </w:rPr>
        <w:t>Mobil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 w:rsidR="008F6A0D">
        <w:rPr>
          <w:rFonts w:cs="Times New Roman" w:hint="eastAsia"/>
          <w:b/>
          <w:kern w:val="28"/>
          <w:sz w:val="40"/>
          <w:szCs w:val="40"/>
        </w:rPr>
        <w:t>Individual</w:t>
      </w:r>
      <w:r w:rsidR="008F6A0D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Behavior</w:t>
      </w:r>
      <w:r w:rsidR="00B65A3B">
        <w:rPr>
          <w:rFonts w:cs="Times New Roman"/>
          <w:b/>
          <w:kern w:val="28"/>
          <w:sz w:val="40"/>
          <w:szCs w:val="40"/>
        </w:rPr>
        <w:t xml:space="preserve"> Changing</w:t>
      </w:r>
      <w:bookmarkEnd w:id="0"/>
      <w:r w:rsidRPr="002A5D8B">
        <w:rPr>
          <w:rFonts w:cs="Times New Roman"/>
          <w:b/>
          <w:kern w:val="28"/>
          <w:sz w:val="40"/>
          <w:szCs w:val="40"/>
        </w:rPr>
        <w:t xml:space="preserve">: An </w:t>
      </w:r>
      <w:r w:rsidR="00B65A3B">
        <w:rPr>
          <w:rFonts w:cs="Times New Roman" w:hint="eastAsia"/>
          <w:b/>
          <w:kern w:val="28"/>
          <w:sz w:val="40"/>
          <w:szCs w:val="40"/>
        </w:rPr>
        <w:t>Experimental</w:t>
      </w:r>
      <w:r w:rsidR="00B65A3B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Study of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Behavior</w:t>
      </w:r>
      <w:commentRangeEnd w:id="1"/>
      <w:r w:rsidR="001476EA">
        <w:rPr>
          <w:rStyle w:val="a8"/>
        </w:rPr>
        <w:commentReference w:id="1"/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0B08E79F" w14:textId="451823F9" w:rsidR="00662414" w:rsidRPr="00662414" w:rsidRDefault="00156EFF" w:rsidP="00F82C2C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(IT)</w:t>
      </w:r>
      <w:r w:rsidR="00990B99" w:rsidRPr="00990B99">
        <w:rPr>
          <w:rFonts w:eastAsiaTheme="minorEastAsia" w:cs="Times New Roman"/>
          <w:i/>
          <w:kern w:val="0"/>
        </w:rPr>
        <w:t xml:space="preserve"> </w:t>
      </w:r>
      <w:r w:rsidR="000B0664">
        <w:rPr>
          <w:rFonts w:eastAsiaTheme="minorEastAsia" w:cs="Times New Roman" w:hint="eastAsia"/>
          <w:i/>
          <w:kern w:val="0"/>
        </w:rPr>
        <w:t>has</w:t>
      </w:r>
      <w:r w:rsidR="000B0664">
        <w:rPr>
          <w:rFonts w:eastAsiaTheme="minorEastAsia" w:cs="Times New Roman"/>
          <w:i/>
          <w:kern w:val="0"/>
        </w:rPr>
        <w:t xml:space="preserve"> </w:t>
      </w:r>
      <w:r w:rsidR="000B0664">
        <w:rPr>
          <w:rFonts w:eastAsiaTheme="minorEastAsia" w:cs="Times New Roman" w:hint="eastAsia"/>
          <w:i/>
          <w:kern w:val="0"/>
        </w:rPr>
        <w:t>been</w:t>
      </w:r>
      <w:r w:rsidR="00990B99" w:rsidRPr="00990B99">
        <w:rPr>
          <w:rFonts w:eastAsiaTheme="minorEastAsia" w:cs="Times New Roman"/>
          <w:i/>
          <w:kern w:val="0"/>
        </w:rPr>
        <w:t xml:space="preserve"> widely used in business, entertainment</w:t>
      </w:r>
      <w:r w:rsidR="00990B99">
        <w:rPr>
          <w:rFonts w:eastAsiaTheme="minorEastAsia" w:cs="Times New Roman"/>
          <w:i/>
          <w:kern w:val="0"/>
        </w:rPr>
        <w:t xml:space="preserve"> and</w:t>
      </w:r>
      <w:r w:rsidR="00990B99" w:rsidRPr="00990B99">
        <w:rPr>
          <w:rFonts w:eastAsiaTheme="minorEastAsia" w:cs="Times New Roman"/>
          <w:i/>
          <w:kern w:val="0"/>
        </w:rPr>
        <w:t xml:space="preserve"> public health</w:t>
      </w:r>
      <w:r w:rsidR="0018588C">
        <w:rPr>
          <w:rFonts w:eastAsiaTheme="minorEastAsia" w:cs="Times New Roman"/>
          <w:i/>
          <w:kern w:val="0"/>
        </w:rPr>
        <w:t>, and</w:t>
      </w:r>
      <w:r w:rsidR="0018588C" w:rsidRPr="0018588C">
        <w:rPr>
          <w:rFonts w:eastAsiaTheme="minorEastAsia" w:cs="Times New Roman"/>
          <w:i/>
          <w:kern w:val="0"/>
        </w:rPr>
        <w:t xml:space="preserve"> </w:t>
      </w:r>
      <w:r w:rsidR="001065C0">
        <w:rPr>
          <w:rFonts w:eastAsiaTheme="minorEastAsia" w:cs="Times New Roman"/>
          <w:i/>
          <w:kern w:val="0"/>
        </w:rPr>
        <w:t xml:space="preserve">its application </w:t>
      </w:r>
      <w:r w:rsidR="0018588C" w:rsidRPr="0018588C">
        <w:rPr>
          <w:rFonts w:eastAsiaTheme="minorEastAsia" w:cs="Times New Roman"/>
          <w:i/>
          <w:kern w:val="0"/>
        </w:rPr>
        <w:t>in the field of environmental protection</w:t>
      </w:r>
      <w:r w:rsidR="001065C0">
        <w:rPr>
          <w:rFonts w:eastAsiaTheme="minorEastAsia" w:cs="Times New Roman"/>
          <w:i/>
          <w:kern w:val="0"/>
        </w:rPr>
        <w:t xml:space="preserve"> </w:t>
      </w:r>
      <w:r w:rsidR="005708BE">
        <w:rPr>
          <w:rFonts w:eastAsiaTheme="minorEastAsia" w:cs="Times New Roman"/>
          <w:i/>
          <w:kern w:val="0"/>
        </w:rPr>
        <w:t>is</w:t>
      </w:r>
      <w:r w:rsidR="001065C0">
        <w:rPr>
          <w:rFonts w:eastAsiaTheme="minorEastAsia" w:cs="Times New Roman"/>
          <w:i/>
          <w:kern w:val="0"/>
        </w:rPr>
        <w:t xml:space="preserve"> emerg</w:t>
      </w:r>
      <w:r w:rsidR="005708BE">
        <w:rPr>
          <w:rFonts w:eastAsiaTheme="minorEastAsia" w:cs="Times New Roman"/>
          <w:i/>
          <w:kern w:val="0"/>
        </w:rPr>
        <w:t>ing</w:t>
      </w:r>
      <w:r w:rsidR="008D46AF">
        <w:rPr>
          <w:rFonts w:eastAsiaTheme="minorEastAsia" w:cs="Times New Roman"/>
          <w:i/>
          <w:kern w:val="0"/>
        </w:rPr>
        <w:t xml:space="preserve"> </w:t>
      </w:r>
      <w:r w:rsidR="008D46AF" w:rsidRPr="008D46AF">
        <w:rPr>
          <w:rFonts w:eastAsiaTheme="minorEastAsia" w:cs="Times New Roman"/>
          <w:i/>
          <w:kern w:val="0"/>
        </w:rPr>
        <w:t>in recent years</w:t>
      </w:r>
      <w:r w:rsidR="00990B99">
        <w:rPr>
          <w:rFonts w:eastAsiaTheme="minorEastAsia" w:cs="Times New Roman"/>
          <w:i/>
          <w:kern w:val="0"/>
        </w:rPr>
        <w:t xml:space="preserve">. Many studies </w:t>
      </w:r>
      <w:r w:rsidR="004F0D2D">
        <w:rPr>
          <w:rFonts w:eastAsiaTheme="minorEastAsia" w:cs="Times New Roman"/>
          <w:i/>
          <w:kern w:val="0"/>
        </w:rPr>
        <w:t>have been</w:t>
      </w:r>
      <w:r w:rsidR="00C163EA" w:rsidRPr="00C163EA">
        <w:rPr>
          <w:rFonts w:eastAsiaTheme="minorEastAsia" w:cs="Times New Roman"/>
          <w:i/>
          <w:kern w:val="0"/>
        </w:rPr>
        <w:t xml:space="preserve"> devoted to </w:t>
      </w:r>
      <w:r w:rsidR="007A2A0A" w:rsidRPr="007A2A0A">
        <w:rPr>
          <w:rFonts w:eastAsiaTheme="minorEastAsia" w:cs="Times New Roman"/>
          <w:i/>
          <w:kern w:val="0"/>
        </w:rPr>
        <w:t xml:space="preserve">developing </w:t>
      </w:r>
      <w:r w:rsidR="00A40E45">
        <w:rPr>
          <w:rFonts w:eastAsiaTheme="minorEastAsia" w:cs="Times New Roman"/>
          <w:i/>
          <w:kern w:val="0"/>
        </w:rPr>
        <w:t xml:space="preserve">IT </w:t>
      </w:r>
      <w:r w:rsidR="007A2A0A" w:rsidRPr="007A2A0A">
        <w:rPr>
          <w:rFonts w:eastAsiaTheme="minorEastAsia" w:cs="Times New Roman"/>
          <w:i/>
          <w:kern w:val="0"/>
        </w:rPr>
        <w:t>products that are more appealing to the masses</w:t>
      </w:r>
      <w:r w:rsidR="00C163EA" w:rsidRPr="00C163EA">
        <w:rPr>
          <w:rFonts w:eastAsiaTheme="minorEastAsia" w:cs="Times New Roman"/>
          <w:i/>
          <w:kern w:val="0"/>
        </w:rPr>
        <w:t xml:space="preserve">, or to </w:t>
      </w:r>
      <w:r w:rsidR="004169DD">
        <w:rPr>
          <w:rFonts w:eastAsiaTheme="minorEastAsia" w:cs="Times New Roman"/>
          <w:i/>
          <w:kern w:val="0"/>
        </w:rPr>
        <w:t>m</w:t>
      </w:r>
      <w:r w:rsidR="004169DD" w:rsidRPr="004169DD">
        <w:rPr>
          <w:rFonts w:eastAsiaTheme="minorEastAsia" w:cs="Times New Roman"/>
          <w:i/>
          <w:kern w:val="0"/>
        </w:rPr>
        <w:t>easur</w:t>
      </w:r>
      <w:r w:rsidR="004169DD">
        <w:rPr>
          <w:rFonts w:eastAsiaTheme="minorEastAsia" w:cs="Times New Roman"/>
          <w:i/>
          <w:kern w:val="0"/>
        </w:rPr>
        <w:t>ing</w:t>
      </w:r>
      <w:r w:rsidR="004169DD" w:rsidRPr="004169DD">
        <w:rPr>
          <w:rFonts w:eastAsiaTheme="minorEastAsia" w:cs="Times New Roman"/>
          <w:i/>
          <w:kern w:val="0"/>
        </w:rPr>
        <w:t xml:space="preserve"> the value of IT</w:t>
      </w:r>
      <w:r w:rsidR="001E1A35">
        <w:rPr>
          <w:rFonts w:eastAsiaTheme="minorEastAsia" w:cs="Times New Roman"/>
          <w:i/>
          <w:kern w:val="0"/>
        </w:rPr>
        <w:t xml:space="preserve"> to</w:t>
      </w:r>
      <w:r w:rsidR="004727B9" w:rsidRPr="004727B9">
        <w:rPr>
          <w:rFonts w:eastAsiaTheme="minorEastAsia" w:cs="Times New Roman"/>
          <w:i/>
          <w:kern w:val="0"/>
        </w:rPr>
        <w:t xml:space="preserve"> an industry or organization</w:t>
      </w:r>
      <w:r w:rsidR="004F0D2D">
        <w:rPr>
          <w:rFonts w:eastAsiaTheme="minorEastAsia" w:cs="Times New Roman"/>
          <w:i/>
          <w:kern w:val="0"/>
        </w:rPr>
        <w:t>.</w:t>
      </w:r>
      <w:r w:rsidR="00076A76">
        <w:rPr>
          <w:rFonts w:eastAsiaTheme="minorEastAsia" w:cs="Times New Roman"/>
          <w:i/>
          <w:kern w:val="0"/>
        </w:rPr>
        <w:t xml:space="preserve"> However,</w:t>
      </w:r>
      <w:r w:rsidR="002801BF" w:rsidRPr="002801BF">
        <w:rPr>
          <w:rFonts w:eastAsiaTheme="minorEastAsia" w:cs="Times New Roman"/>
          <w:i/>
          <w:kern w:val="0"/>
        </w:rPr>
        <w:t xml:space="preserve"> </w:t>
      </w:r>
      <w:r w:rsidR="00907104">
        <w:rPr>
          <w:rFonts w:eastAsiaTheme="minorEastAsia" w:cs="Times New Roman" w:hint="eastAsia"/>
          <w:i/>
          <w:kern w:val="0"/>
        </w:rPr>
        <w:t>research</w:t>
      </w:r>
      <w:r w:rsidR="00907104">
        <w:rPr>
          <w:rFonts w:eastAsiaTheme="minorEastAsia" w:cs="Times New Roman"/>
          <w:i/>
          <w:kern w:val="0"/>
        </w:rPr>
        <w:t xml:space="preserve"> </w:t>
      </w:r>
      <w:r w:rsidR="00907104">
        <w:rPr>
          <w:rFonts w:eastAsiaTheme="minorEastAsia" w:cs="Times New Roman" w:hint="eastAsia"/>
          <w:i/>
          <w:kern w:val="0"/>
        </w:rPr>
        <w:t>o</w:t>
      </w:r>
      <w:r w:rsidR="00907104">
        <w:rPr>
          <w:rFonts w:eastAsiaTheme="minorEastAsia" w:cs="Times New Roman"/>
          <w:i/>
          <w:kern w:val="0"/>
        </w:rPr>
        <w:t xml:space="preserve">n </w:t>
      </w:r>
      <w:r w:rsidR="00E31AD6">
        <w:rPr>
          <w:rFonts w:eastAsiaTheme="minorEastAsia" w:cs="Times New Roman"/>
          <w:i/>
          <w:kern w:val="0"/>
        </w:rPr>
        <w:t>using IT</w:t>
      </w:r>
      <w:r w:rsidR="00E31AD6" w:rsidRPr="002801BF">
        <w:rPr>
          <w:rFonts w:eastAsiaTheme="minorEastAsia" w:cs="Times New Roman"/>
          <w:i/>
          <w:kern w:val="0"/>
        </w:rPr>
        <w:t xml:space="preserve"> </w:t>
      </w:r>
      <w:r w:rsidR="00E31AD6">
        <w:rPr>
          <w:rFonts w:eastAsiaTheme="minorEastAsia" w:cs="Times New Roman"/>
          <w:i/>
          <w:kern w:val="0"/>
        </w:rPr>
        <w:t>and mobile app in particular</w:t>
      </w:r>
      <w:r w:rsidR="00E31AD6" w:rsidRPr="002801BF">
        <w:rPr>
          <w:rFonts w:eastAsiaTheme="minorEastAsia" w:cs="Times New Roman"/>
          <w:i/>
          <w:kern w:val="0"/>
        </w:rPr>
        <w:t xml:space="preserve"> </w:t>
      </w:r>
      <w:r w:rsidR="00E31AD6">
        <w:rPr>
          <w:rFonts w:eastAsiaTheme="minorEastAsia" w:cs="Times New Roman"/>
          <w:i/>
          <w:kern w:val="0"/>
        </w:rPr>
        <w:t xml:space="preserve">to </w:t>
      </w:r>
      <w:commentRangeStart w:id="2"/>
      <w:r w:rsidR="00A55CA3">
        <w:rPr>
          <w:rFonts w:eastAsiaTheme="minorEastAsia" w:cs="Times New Roman"/>
          <w:i/>
          <w:kern w:val="0"/>
        </w:rPr>
        <w:t>change</w:t>
      </w:r>
      <w:commentRangeEnd w:id="2"/>
      <w:r w:rsidR="00DA2894">
        <w:rPr>
          <w:rStyle w:val="a8"/>
        </w:rPr>
        <w:commentReference w:id="2"/>
      </w:r>
      <w:r w:rsidR="00233BBB">
        <w:rPr>
          <w:rFonts w:eastAsiaTheme="minorEastAsia" w:cs="Times New Roman"/>
          <w:i/>
          <w:kern w:val="0"/>
        </w:rPr>
        <w:t xml:space="preserve"> individual behavior</w:t>
      </w:r>
      <w:r w:rsidR="00EF5C5B">
        <w:rPr>
          <w:rFonts w:eastAsiaTheme="minorEastAsia" w:cs="Times New Roman"/>
          <w:i/>
          <w:kern w:val="0"/>
        </w:rPr>
        <w:t xml:space="preserve"> </w:t>
      </w:r>
      <w:r w:rsidR="00907104" w:rsidRPr="00907104">
        <w:rPr>
          <w:rFonts w:eastAsiaTheme="minorEastAsia" w:cs="Times New Roman"/>
          <w:i/>
          <w:kern w:val="0"/>
        </w:rPr>
        <w:t>is still relatively young</w:t>
      </w:r>
      <w:r w:rsidR="002801BF" w:rsidRPr="002801BF">
        <w:rPr>
          <w:rFonts w:eastAsiaTheme="minorEastAsia" w:cs="Times New Roman"/>
          <w:i/>
          <w:kern w:val="0"/>
        </w:rPr>
        <w:t>.</w:t>
      </w:r>
      <w:r w:rsidR="004C6E19">
        <w:rPr>
          <w:rFonts w:eastAsiaTheme="minorEastAsia" w:cs="Times New Roman"/>
          <w:i/>
          <w:kern w:val="0"/>
        </w:rPr>
        <w:t xml:space="preserve"> Given the lack of a picture of the way mobile app can have impacts on individual behavior, w</w:t>
      </w:r>
      <w:r w:rsidR="00791605" w:rsidRPr="00791605">
        <w:rPr>
          <w:rFonts w:eastAsiaTheme="minorEastAsia" w:cs="Times New Roman"/>
          <w:i/>
          <w:kern w:val="0"/>
        </w:rPr>
        <w:t>e</w:t>
      </w:r>
      <w:r w:rsidR="001F4234">
        <w:rPr>
          <w:rFonts w:eastAsiaTheme="minorEastAsia" w:cs="Times New Roman"/>
          <w:i/>
          <w:kern w:val="0"/>
        </w:rPr>
        <w:t xml:space="preserve"> </w:t>
      </w:r>
      <w:r w:rsidR="00721854">
        <w:rPr>
          <w:rFonts w:eastAsiaTheme="minorEastAsia" w:cs="Times New Roman"/>
          <w:i/>
          <w:kern w:val="0"/>
        </w:rPr>
        <w:t>plan to</w:t>
      </w:r>
      <w:r w:rsidR="00791605" w:rsidRPr="00791605">
        <w:rPr>
          <w:rFonts w:eastAsiaTheme="minorEastAsia" w:cs="Times New Roman"/>
          <w:i/>
          <w:kern w:val="0"/>
        </w:rPr>
        <w:t xml:space="preserve"> conduct a </w:t>
      </w:r>
      <w:r w:rsidR="00791605">
        <w:rPr>
          <w:rFonts w:eastAsiaTheme="minorEastAsia" w:cs="Times New Roman"/>
          <w:i/>
          <w:kern w:val="0"/>
        </w:rPr>
        <w:t>natural experiment</w:t>
      </w:r>
      <w:r w:rsidR="00791605" w:rsidRPr="00791605">
        <w:rPr>
          <w:rFonts w:eastAsiaTheme="minorEastAsia" w:cs="Times New Roman"/>
          <w:i/>
          <w:kern w:val="0"/>
        </w:rPr>
        <w:t xml:space="preserve"> of </w:t>
      </w:r>
      <w:r w:rsidR="00791605">
        <w:rPr>
          <w:rFonts w:eastAsiaTheme="minorEastAsia" w:cs="Times New Roman"/>
          <w:i/>
          <w:kern w:val="0"/>
        </w:rPr>
        <w:t>63 taxi drivers</w:t>
      </w:r>
      <w:r w:rsidR="000369DB">
        <w:rPr>
          <w:rFonts w:eastAsiaTheme="minorEastAsia" w:cs="Times New Roman"/>
          <w:i/>
          <w:kern w:val="0"/>
        </w:rPr>
        <w:t xml:space="preserve"> in a year</w:t>
      </w:r>
      <w:r w:rsidR="00A019EC">
        <w:rPr>
          <w:rFonts w:eastAsiaTheme="minorEastAsia" w:cs="Times New Roman"/>
          <w:i/>
          <w:kern w:val="0"/>
        </w:rPr>
        <w:t xml:space="preserve"> or so</w:t>
      </w:r>
      <w:r w:rsidR="00825B21">
        <w:rPr>
          <w:rFonts w:eastAsiaTheme="minorEastAsia" w:cs="Times New Roman"/>
          <w:i/>
          <w:kern w:val="0"/>
        </w:rPr>
        <w:t xml:space="preserve"> </w:t>
      </w:r>
      <w:commentRangeStart w:id="3"/>
      <w:r w:rsidR="00825B21">
        <w:rPr>
          <w:rFonts w:eastAsiaTheme="minorEastAsia" w:cs="Times New Roman"/>
          <w:i/>
          <w:kern w:val="0"/>
        </w:rPr>
        <w:t>from July 2019</w:t>
      </w:r>
      <w:commentRangeEnd w:id="3"/>
      <w:r w:rsidR="006E40FA">
        <w:rPr>
          <w:rStyle w:val="a8"/>
        </w:rPr>
        <w:commentReference w:id="3"/>
      </w:r>
      <w:r w:rsidR="00E50DBE">
        <w:rPr>
          <w:rFonts w:eastAsiaTheme="minorEastAsia" w:cs="Times New Roman"/>
          <w:i/>
          <w:kern w:val="0"/>
        </w:rPr>
        <w:t>.</w:t>
      </w:r>
      <w:r w:rsidR="00791605" w:rsidRPr="00791605">
        <w:rPr>
          <w:rFonts w:eastAsiaTheme="minorEastAsia" w:cs="Times New Roman"/>
          <w:i/>
          <w:kern w:val="0"/>
        </w:rPr>
        <w:t xml:space="preserve"> </w:t>
      </w:r>
      <w:r w:rsidR="00C26AF2">
        <w:rPr>
          <w:rFonts w:eastAsiaTheme="minorEastAsia" w:cs="Times New Roman"/>
          <w:i/>
          <w:kern w:val="0"/>
        </w:rPr>
        <w:t>We</w:t>
      </w:r>
      <w:r w:rsidR="00054D29">
        <w:rPr>
          <w:rFonts w:eastAsiaTheme="minorEastAsia" w:cs="Times New Roman"/>
          <w:i/>
          <w:kern w:val="0"/>
        </w:rPr>
        <w:t xml:space="preserve"> </w:t>
      </w:r>
      <w:r w:rsidR="00054D29">
        <w:rPr>
          <w:rFonts w:eastAsiaTheme="minorEastAsia" w:cs="Times New Roman" w:hint="eastAsia"/>
          <w:i/>
          <w:kern w:val="0"/>
        </w:rPr>
        <w:t>will</w:t>
      </w:r>
      <w:r w:rsidR="00054D29">
        <w:rPr>
          <w:rFonts w:eastAsiaTheme="minorEastAsia" w:cs="Times New Roman"/>
          <w:i/>
          <w:kern w:val="0"/>
        </w:rPr>
        <w:t xml:space="preserve"> record </w:t>
      </w:r>
      <w:r w:rsidR="00054D29">
        <w:rPr>
          <w:rFonts w:eastAsiaTheme="minorEastAsia" w:cs="Times New Roman" w:hint="eastAsia"/>
          <w:i/>
          <w:kern w:val="0"/>
        </w:rPr>
        <w:t>pa</w:t>
      </w:r>
      <w:r w:rsidR="00054D29">
        <w:rPr>
          <w:rFonts w:eastAsiaTheme="minorEastAsia" w:cs="Times New Roman"/>
          <w:i/>
          <w:kern w:val="0"/>
        </w:rPr>
        <w:t>r</w:t>
      </w:r>
      <w:r w:rsidR="00054D29">
        <w:rPr>
          <w:rFonts w:eastAsiaTheme="minorEastAsia" w:cs="Times New Roman" w:hint="eastAsia"/>
          <w:i/>
          <w:kern w:val="0"/>
        </w:rPr>
        <w:t>ticipants</w:t>
      </w:r>
      <w:r w:rsidR="00054D29">
        <w:rPr>
          <w:rFonts w:eastAsiaTheme="minorEastAsia" w:cs="Times New Roman"/>
          <w:i/>
          <w:kern w:val="0"/>
        </w:rPr>
        <w:t>’ app usage behaviors</w:t>
      </w:r>
      <w:r w:rsidR="000232F5">
        <w:rPr>
          <w:rFonts w:eastAsiaTheme="minorEastAsia" w:cs="Times New Roman"/>
          <w:i/>
          <w:kern w:val="0"/>
        </w:rPr>
        <w:t xml:space="preserve"> and </w:t>
      </w:r>
      <w:r w:rsidR="00054D29">
        <w:rPr>
          <w:rFonts w:eastAsiaTheme="minorEastAsia" w:cs="Times New Roman"/>
          <w:i/>
          <w:kern w:val="0"/>
        </w:rPr>
        <w:t xml:space="preserve">monitor </w:t>
      </w:r>
      <w:r w:rsidR="007954C6">
        <w:rPr>
          <w:rFonts w:eastAsiaTheme="minorEastAsia" w:cs="Times New Roman"/>
          <w:i/>
          <w:kern w:val="0"/>
        </w:rPr>
        <w:t>their</w:t>
      </w:r>
      <w:r w:rsidR="00B41CA4">
        <w:rPr>
          <w:rFonts w:eastAsiaTheme="minorEastAsia" w:cs="Times New Roman"/>
          <w:i/>
          <w:kern w:val="0"/>
        </w:rPr>
        <w:t xml:space="preserve"> driving behavior</w:t>
      </w:r>
      <w:r w:rsidR="00540E86">
        <w:rPr>
          <w:rFonts w:eastAsiaTheme="minorEastAsia" w:cs="Times New Roman"/>
          <w:i/>
          <w:kern w:val="0"/>
        </w:rPr>
        <w:t>s</w:t>
      </w:r>
      <w:r w:rsidR="00080E25">
        <w:rPr>
          <w:rFonts w:eastAsiaTheme="minorEastAsia" w:cs="Times New Roman"/>
          <w:i/>
          <w:kern w:val="0"/>
        </w:rPr>
        <w:t>,</w:t>
      </w:r>
      <w:r w:rsidR="00FF2ACD">
        <w:rPr>
          <w:rFonts w:eastAsiaTheme="minorEastAsia" w:cs="Times New Roman"/>
          <w:i/>
          <w:kern w:val="0"/>
        </w:rPr>
        <w:t xml:space="preserve"> </w:t>
      </w:r>
      <w:r w:rsidR="00080E25">
        <w:rPr>
          <w:rFonts w:eastAsiaTheme="minorEastAsia" w:cs="Times New Roman"/>
          <w:i/>
          <w:kern w:val="0"/>
        </w:rPr>
        <w:t>especially</w:t>
      </w:r>
      <w:r w:rsidR="00FF2ACD">
        <w:rPr>
          <w:rFonts w:eastAsiaTheme="minorEastAsia" w:cs="Times New Roman"/>
          <w:i/>
          <w:kern w:val="0"/>
        </w:rPr>
        <w:t xml:space="preserve"> </w:t>
      </w:r>
      <w:r w:rsidR="00F73E49">
        <w:rPr>
          <w:rFonts w:eastAsiaTheme="minorEastAsia" w:cs="Times New Roman"/>
          <w:i/>
          <w:kern w:val="0"/>
        </w:rPr>
        <w:t>the</w:t>
      </w:r>
      <w:r w:rsidR="00FF2ACD">
        <w:rPr>
          <w:rFonts w:eastAsiaTheme="minorEastAsia" w:cs="Times New Roman"/>
          <w:i/>
          <w:kern w:val="0"/>
        </w:rPr>
        <w:t xml:space="preserve"> CO</w:t>
      </w:r>
      <w:r w:rsidR="00FF2ACD" w:rsidRPr="00326AB8">
        <w:rPr>
          <w:rFonts w:eastAsiaTheme="minorEastAsia" w:cs="Times New Roman"/>
          <w:i/>
          <w:kern w:val="0"/>
          <w:vertAlign w:val="subscript"/>
        </w:rPr>
        <w:t>2</w:t>
      </w:r>
      <w:r w:rsidR="00FF2ACD">
        <w:rPr>
          <w:rFonts w:eastAsiaTheme="minorEastAsia" w:cs="Times New Roman"/>
          <w:i/>
          <w:kern w:val="0"/>
        </w:rPr>
        <w:t xml:space="preserve"> emissions</w:t>
      </w:r>
      <w:r w:rsidR="00080E25">
        <w:rPr>
          <w:rFonts w:eastAsiaTheme="minorEastAsia" w:cs="Times New Roman"/>
          <w:i/>
          <w:kern w:val="0"/>
        </w:rPr>
        <w:t>,</w:t>
      </w:r>
      <w:r w:rsidR="00FF2ACD">
        <w:rPr>
          <w:rFonts w:eastAsiaTheme="minorEastAsia" w:cs="Times New Roman"/>
          <w:i/>
          <w:kern w:val="0"/>
        </w:rPr>
        <w:t xml:space="preserve"> in a given day</w:t>
      </w:r>
      <w:r w:rsidR="005C239C">
        <w:rPr>
          <w:rFonts w:eastAsiaTheme="minorEastAsia" w:cs="Times New Roman"/>
          <w:i/>
          <w:kern w:val="0"/>
        </w:rPr>
        <w:t>.</w:t>
      </w:r>
      <w:r w:rsidR="00424957">
        <w:rPr>
          <w:rFonts w:eastAsiaTheme="minorEastAsia" w:cs="Times New Roman"/>
          <w:i/>
          <w:kern w:val="0"/>
        </w:rPr>
        <w:t xml:space="preserve"> </w:t>
      </w:r>
      <w:r w:rsidR="00F82C2C" w:rsidRPr="00F82C2C">
        <w:rPr>
          <w:rFonts w:eastAsiaTheme="minorEastAsia" w:cs="Times New Roman"/>
          <w:i/>
          <w:kern w:val="0"/>
        </w:rPr>
        <w:t>This paper discusses implications</w:t>
      </w:r>
      <w:r w:rsidR="00F82C2C">
        <w:rPr>
          <w:rFonts w:eastAsiaTheme="minorEastAsia" w:cs="Times New Roman" w:hint="eastAsia"/>
          <w:i/>
          <w:kern w:val="0"/>
        </w:rPr>
        <w:t xml:space="preserve"> </w:t>
      </w:r>
      <w:r w:rsidR="00F82C2C" w:rsidRPr="00F82C2C">
        <w:rPr>
          <w:rFonts w:eastAsiaTheme="minorEastAsia" w:cs="Times New Roman"/>
          <w:i/>
          <w:kern w:val="0"/>
        </w:rPr>
        <w:t>of the findings, identifies gaps in the literature and provides a roadmap for future research.</w:t>
      </w:r>
    </w:p>
    <w:p w14:paraId="729B9A41" w14:textId="4193FAE0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commentRangeStart w:id="4"/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commentRangeEnd w:id="4"/>
      <w:r w:rsidR="00521512">
        <w:rPr>
          <w:rStyle w:val="a8"/>
        </w:rPr>
        <w:commentReference w:id="4"/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AC5B58">
        <w:rPr>
          <w:rFonts w:eastAsia="宋体" w:cs="Times New Roman" w:hint="eastAsia"/>
          <w:bCs/>
          <w:kern w:val="0"/>
          <w:szCs w:val="20"/>
        </w:rPr>
        <w:t>m</w:t>
      </w:r>
      <w:r w:rsidR="00CB2457">
        <w:rPr>
          <w:rFonts w:eastAsia="宋体" w:cs="Times New Roman"/>
          <w:bCs/>
          <w:kern w:val="0"/>
          <w:szCs w:val="20"/>
          <w:lang w:eastAsia="en-US"/>
        </w:rPr>
        <w:t xml:space="preserve">obile </w:t>
      </w:r>
      <w:r w:rsidR="00AC5B58">
        <w:rPr>
          <w:rFonts w:eastAsia="宋体" w:cs="Times New Roman"/>
          <w:bCs/>
          <w:kern w:val="0"/>
          <w:szCs w:val="20"/>
          <w:lang w:eastAsia="en-US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Pr="00F34516">
        <w:rPr>
          <w:rFonts w:eastAsia="宋体" w:cs="Times New Roman"/>
          <w:kern w:val="0"/>
          <w:szCs w:val="20"/>
          <w:lang w:eastAsia="en-US"/>
        </w:rPr>
        <w:t xml:space="preserve">, </w:t>
      </w:r>
      <w:bookmarkStart w:id="5" w:name="_Hlk65344618"/>
      <w:r w:rsidR="00F255DD">
        <w:rPr>
          <w:rFonts w:eastAsia="宋体" w:cs="Times New Roman"/>
          <w:kern w:val="0"/>
          <w:szCs w:val="20"/>
          <w:lang w:eastAsia="en-US"/>
        </w:rPr>
        <w:t>CO</w:t>
      </w:r>
      <w:r w:rsidR="00F255DD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bookmarkEnd w:id="5"/>
      <w:r w:rsidR="00F255DD">
        <w:rPr>
          <w:rFonts w:eastAsia="宋体" w:cs="Times New Roman"/>
          <w:kern w:val="0"/>
          <w:szCs w:val="20"/>
          <w:lang w:eastAsia="en-US"/>
        </w:rPr>
        <w:t xml:space="preserve"> emissions, </w:t>
      </w:r>
      <w:r w:rsidR="00434EF3">
        <w:rPr>
          <w:rFonts w:eastAsia="宋体" w:cs="Times New Roman"/>
          <w:kern w:val="0"/>
          <w:szCs w:val="20"/>
          <w:lang w:eastAsia="en-US"/>
        </w:rPr>
        <w:t>individual behavior changing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41DF2402" w14:textId="63E00921" w:rsidR="007D3728" w:rsidRPr="00A05EB6" w:rsidRDefault="00903258" w:rsidP="00017296">
      <w:pPr>
        <w:rPr>
          <w:rFonts w:eastAsiaTheme="minorEastAsia"/>
          <w:noProof/>
        </w:rPr>
      </w:pPr>
      <w:r>
        <w:t xml:space="preserve">There is a growing emphasis on global effects of various air pollutants, especially for greenhouse gases and notably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>
        <w:t>. Road vehicles are acknowledged to be</w:t>
      </w:r>
      <w:r>
        <w:rPr>
          <w:rFonts w:eastAsiaTheme="minorEastAsia" w:hint="eastAsia"/>
        </w:rPr>
        <w:t xml:space="preserve"> </w:t>
      </w:r>
      <w:r>
        <w:t>significant sources of a range of pollutants</w:t>
      </w:r>
      <w:r w:rsidR="001574D3">
        <w:t>.</w:t>
      </w:r>
      <w:r>
        <w:t xml:space="preserve"> </w:t>
      </w:r>
      <w:r w:rsidR="001574D3">
        <w:t>I</w:t>
      </w:r>
      <w:r>
        <w:t>n 2018</w:t>
      </w:r>
      <w:r w:rsidR="001574D3">
        <w:t xml:space="preserve">, </w:t>
      </w:r>
      <w:r>
        <w:t>they were responsible for</w:t>
      </w:r>
      <w:r>
        <w:rPr>
          <w:rFonts w:eastAsiaTheme="minorEastAsia" w:hint="eastAsia"/>
        </w:rPr>
        <w:t xml:space="preserve"> </w:t>
      </w:r>
      <w:r>
        <w:t xml:space="preserve">25% of total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>
        <w:rPr>
          <w:rFonts w:eastAsiaTheme="minorEastAsia" w:hint="eastAsia"/>
        </w:rPr>
        <w:t xml:space="preserve"> </w:t>
      </w:r>
      <w:r>
        <w:t>emissions from fuel combustion</w:t>
      </w:r>
      <w:r w:rsidR="00F467E3">
        <w:rPr>
          <w:rStyle w:val="af4"/>
        </w:rPr>
        <w:footnoteReference w:id="1"/>
      </w:r>
      <w:r>
        <w:t xml:space="preserve"> </w:t>
      </w:r>
      <w:commentRangeStart w:id="6"/>
      <w:r w:rsidRPr="00E42171">
        <w:fldChar w:fldCharType="begin">
          <w:fldData xml:space="preserve">PEVuZE5vdGU+PENpdGU+PEF1dGhvcj5JRUE8L0F1dGhvcj48WWVhcj4yMDIwPC9ZZWFyPjxSZWNO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</w:fldData>
        </w:fldChar>
      </w:r>
      <w:r w:rsidRPr="00E42171">
        <w:instrText xml:space="preserve"> ADDIN EN.CITE </w:instrText>
      </w:r>
      <w:r w:rsidRPr="00E42171">
        <w:fldChar w:fldCharType="begin">
          <w:fldData xml:space="preserve">PEVuZE5vdGU+PENpdGU+PEF1dGhvcj5JRUE8L0F1dGhvcj48WWVhcj4yMDIwPC9ZZWFyPjxSZWNO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</w:fldData>
        </w:fldChar>
      </w:r>
      <w:r w:rsidRPr="00E42171">
        <w:instrText xml:space="preserve"> ADDIN EN.CITE.DATA </w:instrText>
      </w:r>
      <w:r w:rsidRPr="00E42171">
        <w:fldChar w:fldCharType="end"/>
      </w:r>
      <w:r w:rsidRPr="00E42171">
        <w:fldChar w:fldCharType="separate"/>
      </w:r>
      <w:r w:rsidRPr="00E42171">
        <w:rPr>
          <w:noProof/>
        </w:rPr>
        <w:t>(IEA 2020)</w:t>
      </w:r>
      <w:r w:rsidRPr="00E42171">
        <w:fldChar w:fldCharType="end"/>
      </w:r>
      <w:r>
        <w:t>.</w:t>
      </w:r>
      <w:commentRangeEnd w:id="6"/>
      <w:r>
        <w:rPr>
          <w:rStyle w:val="a8"/>
        </w:rPr>
        <w:commentReference w:id="6"/>
      </w:r>
      <w:r>
        <w:t xml:space="preserve"> </w:t>
      </w:r>
      <w:r w:rsidR="005C4A9D">
        <w:t>And poor</w:t>
      </w:r>
      <w:r w:rsidR="005C4A9D" w:rsidRPr="005C4A9D">
        <w:t xml:space="preserve"> driving habits can</w:t>
      </w:r>
      <w:r w:rsidR="00750CB6">
        <w:t xml:space="preserve"> even</w:t>
      </w:r>
      <w:r w:rsidR="005C4A9D" w:rsidRPr="005C4A9D">
        <w:t xml:space="preserve"> lead to more vehicle emissions</w:t>
      </w:r>
      <w:r w:rsidR="007511EC" w:rsidRPr="007511EC">
        <w:t xml:space="preserve"> </w:t>
      </w:r>
      <w:r w:rsidR="00203660">
        <w:fldChar w:fldCharType="begin"/>
      </w:r>
      <w:r w:rsidR="00203660">
        <w:instrText xml:space="preserve"> ADDIN EN.CITE &lt;EndNote&gt;&lt;Cite&gt;&lt;Author&gt;Van Mierlo&lt;/Author&gt;&lt;Year&gt;2004&lt;/Year&gt;&lt;RecNum&gt;146&lt;/RecNum&gt;&lt;DisplayText&gt;(Alessandrini et al. 2012; Van Mierlo et al. 2004)&lt;/DisplayText&gt;&lt;record&gt;&lt;rec-number&gt;146&lt;/rec-number&gt;&lt;foreign-keys&gt;&lt;key app="EN" db-id="xx2sdxzxyppx5jedtfkvpvsn9sve2252dadz" timestamp="1612685594"&gt;146&lt;/key&gt;&lt;/foreign-keys&gt;&lt;ref-type name="Journal Article"&gt;17&lt;/ref-type&gt;&lt;contributors&gt;&lt;authors&gt;&lt;author&gt;Van Mierlo, Joeri&lt;/author&gt;&lt;author&gt;Maggetto, Gaston&lt;/author&gt;&lt;author&gt;Van de Burgwal, Erik&lt;/author&gt;&lt;author&gt;Gense, Raymond&lt;/author&gt;&lt;/authors&gt;&lt;/contributors&gt;&lt;titles&gt;&lt;title&gt;Driving style and traffic measures-influence on vehicle emissions and fuel consumption&lt;/title&gt;&lt;secondary-title&gt;Proceedings of the Institution of Mechanical Engineers, Part D: Journal of Automobile Engineering&lt;/secondary-title&gt;&lt;/titles&gt;&lt;periodical&gt;&lt;full-title&gt;Proceedings of the Institution of Mechanical Engineers, Part D: Journal of Automobile Engineering&lt;/full-title&gt;&lt;/periodical&gt;&lt;pages&gt;43-50&lt;/pages&gt;&lt;volume&gt;218&lt;/volume&gt;&lt;number&gt;1&lt;/number&gt;&lt;dates&gt;&lt;year&gt;2004&lt;/year&gt;&lt;/dates&gt;&lt;isbn&gt;0954-4070&lt;/isbn&gt;&lt;urls&gt;&lt;/urls&gt;&lt;/record&gt;&lt;/Cite&gt;&lt;Cite&gt;&lt;Author&gt;Alessandrini&lt;/Author&gt;&lt;Year&gt;2012&lt;/Year&gt;&lt;RecNum&gt;136&lt;/RecNum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203660">
        <w:fldChar w:fldCharType="separate"/>
      </w:r>
      <w:r w:rsidR="00203660">
        <w:rPr>
          <w:noProof/>
        </w:rPr>
        <w:t xml:space="preserve">(Alessandrini et al. 2012; Van Mierlo et al. </w:t>
      </w:r>
      <w:r w:rsidR="00203660">
        <w:rPr>
          <w:noProof/>
        </w:rPr>
        <w:lastRenderedPageBreak/>
        <w:t>2004)</w:t>
      </w:r>
      <w:r w:rsidR="00203660">
        <w:fldChar w:fldCharType="end"/>
      </w:r>
      <w:r w:rsidR="009868E5">
        <w:t xml:space="preserve">. </w:t>
      </w:r>
      <w:r w:rsidR="00ED27BC">
        <w:t xml:space="preserve">Then </w:t>
      </w:r>
      <w:r w:rsidR="00ED27BC" w:rsidRPr="00D56A3A">
        <w:rPr>
          <w:rFonts w:eastAsiaTheme="minorEastAsia"/>
        </w:rPr>
        <w:t>since the mid '90s</w:t>
      </w:r>
      <w:r w:rsidR="00ED27BC">
        <w:rPr>
          <w:rFonts w:eastAsiaTheme="minorEastAsia"/>
        </w:rPr>
        <w:t>,</w:t>
      </w:r>
      <w:r w:rsidR="00ED27BC">
        <w:t xml:space="preserve"> </w:t>
      </w:r>
      <w:r w:rsidR="00A05EB6">
        <w:rPr>
          <w:rFonts w:eastAsiaTheme="minorEastAsia"/>
        </w:rPr>
        <w:t>e</w:t>
      </w:r>
      <w:r w:rsidR="00A05EB6" w:rsidRPr="00747814">
        <w:rPr>
          <w:rFonts w:eastAsiaTheme="minorEastAsia"/>
        </w:rPr>
        <w:t xml:space="preserve">co-driving </w:t>
      </w:r>
      <w:r w:rsidR="00ED27BC">
        <w:rPr>
          <w:rFonts w:eastAsiaTheme="minorEastAsia"/>
        </w:rPr>
        <w:t>has been developed as</w:t>
      </w:r>
      <w:r w:rsidR="00A05EB6" w:rsidRPr="00D56A3A">
        <w:rPr>
          <w:rFonts w:eastAsiaTheme="minorEastAsia"/>
        </w:rPr>
        <w:t xml:space="preserve"> a new approach to driving</w:t>
      </w:r>
      <w:r w:rsidR="00ED27BC">
        <w:rPr>
          <w:rFonts w:eastAsiaTheme="minorEastAsia"/>
        </w:rPr>
        <w:t xml:space="preserve">, </w:t>
      </w:r>
      <w:r w:rsidR="00A05EB6" w:rsidRPr="00D56A3A">
        <w:rPr>
          <w:rFonts w:eastAsiaTheme="minorEastAsia"/>
        </w:rPr>
        <w:t>and</w:t>
      </w:r>
      <w:r w:rsidR="00A05EB6">
        <w:rPr>
          <w:rFonts w:eastAsiaTheme="minorEastAsia" w:hint="eastAsia"/>
        </w:rPr>
        <w:t xml:space="preserve"> </w:t>
      </w:r>
      <w:r w:rsidR="00A05EB6" w:rsidRPr="00747814">
        <w:rPr>
          <w:rFonts w:eastAsiaTheme="minorEastAsia"/>
        </w:rPr>
        <w:t>nowadays it is a climate change initiative not to be overlooked</w:t>
      </w:r>
      <w:r w:rsidR="00A05EB6">
        <w:rPr>
          <w:rFonts w:eastAsiaTheme="minorEastAsia"/>
        </w:rPr>
        <w:t xml:space="preserve"> </w:t>
      </w:r>
      <w:r w:rsidR="00A05EB6">
        <w:rPr>
          <w:rFonts w:eastAsiaTheme="minorEastAsia"/>
        </w:rPr>
        <w:fldChar w:fldCharType="begin"/>
      </w:r>
      <w:r w:rsidR="00A05EB6">
        <w:rPr>
          <w:rFonts w:eastAsiaTheme="minorEastAsia"/>
        </w:rPr>
        <w:instrText xml:space="preserve"> ADDIN EN.CITE &lt;EndNote&gt;&lt;Cite&gt;&lt;Author&gt;Barkenbus&lt;/Author&gt;&lt;Year&gt;2010&lt;/Year&gt;&lt;RecNum&gt;145&lt;/RecNum&gt;&lt;DisplayText&gt;(Alessandrini et al. 2012; Barkenbus 2010)&lt;/DisplayText&gt;&lt;record&gt;&lt;rec-number&gt;145&lt;/rec-number&gt;&lt;foreign-keys&gt;&lt;key app="EN" db-id="xx2sdxzxyppx5jedtfkvpvsn9sve2252dadz" timestamp="1612685586"&gt;145&lt;/key&gt;&lt;/foreign-keys&gt;&lt;ref-type name="Journal Article"&gt;17&lt;/ref-type&gt;&lt;contributors&gt;&lt;authors&gt;&lt;author&gt;Barkenbus, Jack N&lt;/author&gt;&lt;/authors&gt;&lt;/contributors&gt;&lt;titles&gt;&lt;title&gt;Eco-driving: An overlooked climate change initiative&lt;/title&gt;&lt;secondary-title&gt;Energy policy&lt;/secondary-title&gt;&lt;/titles&gt;&lt;periodical&gt;&lt;full-title&gt;Energy policy&lt;/full-title&gt;&lt;/periodical&gt;&lt;pages&gt;762-769&lt;/pages&gt;&lt;volume&gt;38&lt;/volume&gt;&lt;number&gt;2&lt;/number&gt;&lt;dates&gt;&lt;year&gt;2010&lt;/year&gt;&lt;/dates&gt;&lt;isbn&gt;0301-4215&lt;/isbn&gt;&lt;urls&gt;&lt;/urls&gt;&lt;/record&gt;&lt;/Cite&gt;&lt;Cite&gt;&lt;Author&gt;Alessandrini&lt;/Author&gt;&lt;Year&gt;2012&lt;/Year&gt;&lt;RecNum&gt;136&lt;/RecNum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A05EB6">
        <w:rPr>
          <w:rFonts w:eastAsiaTheme="minorEastAsia"/>
        </w:rPr>
        <w:fldChar w:fldCharType="separate"/>
      </w:r>
      <w:r w:rsidR="00A05EB6">
        <w:rPr>
          <w:rFonts w:eastAsiaTheme="minorEastAsia"/>
          <w:noProof/>
        </w:rPr>
        <w:t>(Alessandrini et al. 2012; Barkenbus 2010)</w:t>
      </w:r>
      <w:r w:rsidR="00A05EB6">
        <w:rPr>
          <w:rFonts w:eastAsiaTheme="minorEastAsia"/>
        </w:rPr>
        <w:fldChar w:fldCharType="end"/>
      </w:r>
      <w:r w:rsidR="00A05EB6" w:rsidRPr="00747814">
        <w:rPr>
          <w:rFonts w:eastAsiaTheme="minorEastAsia"/>
        </w:rPr>
        <w:t>.</w:t>
      </w:r>
      <w:r w:rsidR="00A05EB6" w:rsidRPr="00D56A3A">
        <w:t xml:space="preserve"> </w:t>
      </w:r>
    </w:p>
    <w:p w14:paraId="516A3361" w14:textId="052B2D9A" w:rsidR="00061460" w:rsidRPr="00AA6DE8" w:rsidRDefault="00BB6A30" w:rsidP="00061460">
      <w:pPr>
        <w:rPr>
          <w:rFonts w:eastAsiaTheme="minorEastAsia"/>
        </w:rPr>
      </w:pPr>
      <w:r w:rsidRPr="00BB6A30">
        <w:t xml:space="preserve">But it is </w:t>
      </w:r>
      <w:r>
        <w:t>far from</w:t>
      </w:r>
      <w:r w:rsidRPr="00BB6A30">
        <w:t xml:space="preserve"> enough to be satisfied with </w:t>
      </w:r>
      <w:r>
        <w:t xml:space="preserve">the help of </w:t>
      </w:r>
      <w:r w:rsidRPr="00BB6A30">
        <w:t>initiatives</w:t>
      </w:r>
      <w:r>
        <w:t xml:space="preserve"> or</w:t>
      </w:r>
      <w:r w:rsidRPr="00BB6A30">
        <w:t xml:space="preserve"> suggestions</w:t>
      </w:r>
      <w:r>
        <w:t>.</w:t>
      </w:r>
      <w:r w:rsidR="00061460" w:rsidRPr="00061460">
        <w:t xml:space="preserve"> </w:t>
      </w:r>
      <w:r w:rsidR="00061460">
        <w:t>With</w:t>
      </w:r>
      <w:r w:rsidR="00061460" w:rsidRPr="00354842">
        <w:t xml:space="preserve"> the development of Internet of vehicles (IOV), increasingly more organizations including government agents and </w:t>
      </w:r>
      <w:r w:rsidR="00061460">
        <w:t xml:space="preserve">IT </w:t>
      </w:r>
      <w:r w:rsidR="00061460" w:rsidRPr="00354842">
        <w:t>companies are paying attention to leverage information technology</w:t>
      </w:r>
      <w:r w:rsidR="00061460">
        <w:t xml:space="preserve"> (IT)</w:t>
      </w:r>
      <w:r w:rsidR="00061460" w:rsidRPr="00354842">
        <w:t xml:space="preserve"> to improve driving</w:t>
      </w:r>
      <w:r w:rsidR="00061460">
        <w:t xml:space="preserve"> behaviors and </w:t>
      </w:r>
      <w:r w:rsidR="00061460" w:rsidRPr="00B33314">
        <w:t xml:space="preserve">cutting </w:t>
      </w:r>
      <w:r w:rsidR="00D77F26">
        <w:t xml:space="preserve">down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061460">
        <w:t xml:space="preserve"> </w:t>
      </w:r>
      <w:r w:rsidR="00061460" w:rsidRPr="00B33314">
        <w:t>emissions</w:t>
      </w:r>
      <w:r w:rsidR="00061460" w:rsidRPr="00354842">
        <w:t>.</w:t>
      </w:r>
    </w:p>
    <w:p w14:paraId="1ED6FA39" w14:textId="77777777" w:rsidR="00113CFE" w:rsidRDefault="00BB6A30" w:rsidP="00017296">
      <w:r>
        <w:t xml:space="preserve"> It is acknowledged</w:t>
      </w:r>
      <w:r w:rsidRPr="00BB6A30">
        <w:t xml:space="preserve"> </w:t>
      </w:r>
      <w:r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>he rapid development of IT brings many gadgets with it, such as smartphones, personal computers,</w:t>
      </w:r>
      <w:r w:rsidR="008935D1" w:rsidRPr="009B4C4C">
        <w:rPr>
          <w:rFonts w:eastAsia="宋体" w:cs="Times New Roman"/>
        </w:rPr>
        <w:t xml:space="preserve"> mobile apps</w:t>
      </w:r>
      <w:r w:rsidR="008935D1" w:rsidRPr="009B4C4C">
        <w:rPr>
          <w:rFonts w:cs="Times New Roman"/>
        </w:rPr>
        <w:t xml:space="preserve"> </w:t>
      </w:r>
      <w:r w:rsidR="008935D1">
        <w:t xml:space="preserve">and so on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360F504C" w14:textId="4EAA7C72" w:rsidR="008935D1" w:rsidRDefault="00EE0F24" w:rsidP="00017296">
      <w:r>
        <w:t>Early studies</w:t>
      </w:r>
      <w:r>
        <w:rPr>
          <w:rFonts w:eastAsiaTheme="minorEastAsia"/>
        </w:rPr>
        <w:t xml:space="preserve"> </w:t>
      </w:r>
      <w:r>
        <w:t xml:space="preserve">have </w:t>
      </w:r>
      <w:r w:rsidR="00335817" w:rsidRPr="00335817">
        <w:t>put more emphasis on</w:t>
      </w:r>
      <w:r>
        <w:t xml:space="preserve"> their </w:t>
      </w:r>
      <w:r w:rsidR="00091131">
        <w:t xml:space="preserve">positive </w:t>
      </w:r>
      <w:r w:rsidR="00335817">
        <w:t>effects</w:t>
      </w:r>
      <w:r w:rsidR="00E779C1">
        <w:t>,</w:t>
      </w:r>
      <w:r>
        <w:t xml:space="preserve"> including </w:t>
      </w:r>
      <w:r w:rsidR="00604D69">
        <w:t>promoting the development of</w:t>
      </w:r>
      <w:r w:rsidR="00205656">
        <w:t xml:space="preserve"> </w:t>
      </w:r>
      <w:r>
        <w:t xml:space="preserve">health </w:t>
      </w:r>
      <w:r w:rsidR="000F79DE">
        <w:t>care</w:t>
      </w:r>
      <w:r>
        <w:t xml:space="preserve">, education, </w:t>
      </w:r>
      <w:r w:rsidR="00211C2C">
        <w:t xml:space="preserve">business, </w:t>
      </w:r>
      <w:r>
        <w:t xml:space="preserve">communication, </w:t>
      </w:r>
      <w:r w:rsidR="00211C2C">
        <w:t xml:space="preserve">entertainment </w:t>
      </w:r>
      <w:r>
        <w:t xml:space="preserve">and global connectivity </w:t>
      </w:r>
      <w:r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>
        <w:fldChar w:fldCharType="end"/>
      </w:r>
      <w:r>
        <w:t>.</w:t>
      </w:r>
      <w:r w:rsidR="00867B42">
        <w:t xml:space="preserve"> </w:t>
      </w:r>
      <w:r w:rsidR="009A2BD6" w:rsidRPr="009A2BD6">
        <w:t xml:space="preserve">As the research progressed, some researchers </w:t>
      </w:r>
      <w:r w:rsidR="00BD1A27">
        <w:t>start trying</w:t>
      </w:r>
      <w:r w:rsidR="009A2BD6" w:rsidRPr="009A2BD6">
        <w:t xml:space="preserve"> to use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on </w:t>
      </w:r>
      <w:r w:rsidR="008509C2">
        <w:t xml:space="preserve">the purpose of </w:t>
      </w:r>
      <w:r w:rsidR="004D006B">
        <w:t>environment</w:t>
      </w:r>
      <w:r w:rsidR="00AD75DE">
        <w:t>al</w:t>
      </w:r>
      <w:r w:rsidR="004D006B">
        <w:t xml:space="preserve"> protection</w:t>
      </w:r>
      <w:r w:rsidR="00CB0B26">
        <w:t>. Thus, we planned to carry out a</w:t>
      </w:r>
      <w:r w:rsidR="004F61A8">
        <w:t xml:space="preserve"> natural </w:t>
      </w:r>
      <w:r w:rsidR="00CB0B26">
        <w:t xml:space="preserve">experiment to </w:t>
      </w:r>
      <w:r w:rsidR="0078463C">
        <w:t>observe</w:t>
      </w:r>
      <w:r w:rsidR="00593AD1">
        <w:t xml:space="preserve"> the </w:t>
      </w:r>
      <w:r w:rsidR="00D40136">
        <w:t xml:space="preserve">changes in </w:t>
      </w:r>
      <w:r w:rsidR="00593AD1">
        <w:t xml:space="preserve">drivers’ </w:t>
      </w:r>
      <w:r w:rsidR="00D40136">
        <w:t xml:space="preserve">driving </w:t>
      </w:r>
      <w:r w:rsidR="00593AD1">
        <w:t>behavior and</w:t>
      </w:r>
      <w:r w:rsidR="002A480E">
        <w:t xml:space="preserve"> </w:t>
      </w:r>
      <w:r w:rsidR="00127F7E">
        <w:t xml:space="preserve">to assess </w:t>
      </w:r>
      <w:r w:rsidR="002A480E">
        <w:t>the environmental value of IT</w:t>
      </w:r>
      <w:r w:rsidR="00C9101C">
        <w:t xml:space="preserve"> usage</w:t>
      </w:r>
      <w:r w:rsidR="002A480E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commentRangeStart w:id="7"/>
      <w:commentRangeStart w:id="8"/>
      <w:r w:rsidRPr="00077025">
        <w:t>IT</w:t>
      </w:r>
      <w:commentRangeEnd w:id="7"/>
      <w:r w:rsidR="00F84187">
        <w:rPr>
          <w:rStyle w:val="a8"/>
        </w:rPr>
        <w:commentReference w:id="7"/>
      </w:r>
      <w:commentRangeEnd w:id="8"/>
      <w:r w:rsidR="00E0481C">
        <w:rPr>
          <w:rStyle w:val="a8"/>
          <w:rFonts w:eastAsia="Times New Roman" w:cstheme="minorBidi"/>
          <w:b w:val="0"/>
          <w:bCs w:val="0"/>
          <w:i w:val="0"/>
        </w:rPr>
        <w:commentReference w:id="8"/>
      </w:r>
      <w:r w:rsidRPr="00077025">
        <w:t xml:space="preserve">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0B6A73FD" w14:textId="7165A2D4" w:rsidR="00A95EB7" w:rsidRPr="00B05CFB" w:rsidRDefault="002A7E5D" w:rsidP="00B05CFB"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7E6E77">
        <w:t xml:space="preserve">In the last decades, </w:t>
      </w:r>
      <w:r w:rsidR="00CA63EA">
        <w:t xml:space="preserve">r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A95EB7">
        <w:rPr>
          <w:rFonts w:eastAsia="宋体" w:cs="Times New Roman"/>
        </w:rPr>
        <w:t>Another major objective of IT research</w:t>
      </w:r>
      <w:r w:rsidR="00A95EB7">
        <w:t xml:space="preserve"> is</w:t>
      </w:r>
      <w:r w:rsidR="00A95EB7" w:rsidRPr="00077025">
        <w:t xml:space="preserve"> to assess</w:t>
      </w:r>
      <w:r w:rsidR="00A95EB7" w:rsidRPr="00703DA8">
        <w:rPr>
          <w:rFonts w:cs="Times New Roman"/>
        </w:rPr>
        <w:t xml:space="preserve"> </w:t>
      </w:r>
      <w:r w:rsidR="00A95EB7">
        <w:rPr>
          <w:rFonts w:eastAsiaTheme="minorEastAsia" w:cs="Times New Roman"/>
        </w:rPr>
        <w:t>its</w:t>
      </w:r>
      <w:r w:rsidR="00A95EB7" w:rsidRPr="00077025">
        <w:t xml:space="preserve"> </w:t>
      </w:r>
      <w:commentRangeStart w:id="9"/>
      <w:r w:rsidR="005E5812">
        <w:t xml:space="preserve">business </w:t>
      </w:r>
      <w:r w:rsidR="00A95EB7" w:rsidRPr="00077025">
        <w:t>value</w:t>
      </w:r>
      <w:commentRangeEnd w:id="9"/>
      <w:r w:rsidR="003B6FFF">
        <w:rPr>
          <w:rStyle w:val="a8"/>
        </w:rPr>
        <w:commentReference w:id="9"/>
      </w:r>
      <w:r w:rsidR="00A95EB7">
        <w:t xml:space="preserve">. Studies shows that </w:t>
      </w:r>
      <w:r w:rsidR="00A95EB7" w:rsidRPr="008A6321">
        <w:rPr>
          <w:rFonts w:eastAsia="宋体" w:cs="Times New Roman"/>
        </w:rPr>
        <w:t xml:space="preserve">IT usage </w:t>
      </w:r>
      <w:r w:rsidR="00A95EB7">
        <w:rPr>
          <w:rFonts w:eastAsia="宋体" w:cs="Times New Roman"/>
        </w:rPr>
        <w:t>is</w:t>
      </w:r>
      <w:r w:rsidR="00A95EB7" w:rsidRPr="008A6321">
        <w:rPr>
          <w:rFonts w:eastAsia="宋体" w:cs="Times New Roman"/>
        </w:rPr>
        <w:t xml:space="preserve"> a key driver of</w:t>
      </w:r>
      <w:r w:rsidR="00A95EB7">
        <w:rPr>
          <w:rFonts w:eastAsia="宋体" w:cs="Times New Roman" w:hint="eastAsia"/>
        </w:rPr>
        <w:t xml:space="preserve"> </w:t>
      </w:r>
      <w:r w:rsidR="008F7AB9">
        <w:rPr>
          <w:rFonts w:eastAsia="宋体" w:cs="Times New Roman"/>
        </w:rPr>
        <w:t xml:space="preserve">good </w:t>
      </w:r>
      <w:r w:rsidR="00A95EB7" w:rsidRPr="008A6321">
        <w:rPr>
          <w:rFonts w:eastAsia="宋体" w:cs="Times New Roman"/>
        </w:rPr>
        <w:t>organizational performance</w:t>
      </w:r>
      <w:r w:rsidR="005B3EDF">
        <w:rPr>
          <w:rFonts w:eastAsia="宋体" w:cs="Times New Roman"/>
        </w:rPr>
        <w:t xml:space="preserve"> and can e</w:t>
      </w:r>
      <w:r w:rsidR="005B3EDF" w:rsidRPr="005B3EDF">
        <w:rPr>
          <w:rFonts w:eastAsia="宋体" w:cs="Times New Roman"/>
        </w:rPr>
        <w:t>ffectively improve productivity</w:t>
      </w:r>
      <w:r w:rsidR="00A95EB7">
        <w:rPr>
          <w:rFonts w:eastAsia="宋体" w:cs="Times New Roman"/>
        </w:rPr>
        <w:t xml:space="preserve"> </w:t>
      </w:r>
      <w:r w:rsidR="00A95EB7">
        <w:rPr>
          <w:rFonts w:eastAsia="宋体" w:cs="Times New Roman"/>
        </w:rPr>
        <w:fldChar w:fldCharType="begin"/>
      </w:r>
      <w:r w:rsidR="00755D5B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A95EB7">
        <w:rPr>
          <w:rFonts w:eastAsia="宋体" w:cs="Times New Roman"/>
        </w:rPr>
        <w:fldChar w:fldCharType="separate"/>
      </w:r>
      <w:r w:rsidR="00755D5B">
        <w:rPr>
          <w:rFonts w:eastAsia="宋体" w:cs="Times New Roman"/>
          <w:noProof/>
        </w:rPr>
        <w:t>(Devaraj and Kohli 2003; Hitt and Brynjolfsson 1996)</w:t>
      </w:r>
      <w:r w:rsidR="00A95EB7">
        <w:rPr>
          <w:rFonts w:eastAsia="宋体" w:cs="Times New Roman"/>
        </w:rPr>
        <w:fldChar w:fldCharType="end"/>
      </w:r>
      <w:r w:rsidR="00A95EB7" w:rsidRPr="008A6321">
        <w:rPr>
          <w:rFonts w:eastAsia="宋体" w:cs="Times New Roman"/>
        </w:rPr>
        <w:t>.</w:t>
      </w:r>
    </w:p>
    <w:p w14:paraId="621A57FC" w14:textId="15E09719" w:rsidR="00025FFA" w:rsidRDefault="00657E1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Meanwhile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some</w:t>
      </w:r>
      <w:r w:rsidR="009358C2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9358C2" w:rsidRPr="009358C2">
        <w:rPr>
          <w:rFonts w:eastAsiaTheme="minorEastAsia"/>
        </w:rPr>
        <w:t xml:space="preserve"> </w:t>
      </w:r>
      <w:r w:rsidR="007D0703">
        <w:rPr>
          <w:rFonts w:eastAsiaTheme="minorEastAsia"/>
        </w:rPr>
        <w:t xml:space="preserve">like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comes to </w:t>
      </w:r>
      <w:r w:rsidR="00577CE9">
        <w:rPr>
          <w:rFonts w:eastAsiaTheme="minorEastAsia"/>
        </w:rPr>
        <w:t>commercial 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 xml:space="preserve">. </w:t>
      </w:r>
      <w:r w:rsidR="009A4F26">
        <w:rPr>
          <w:rFonts w:eastAsiaTheme="minorEastAsia"/>
        </w:rPr>
        <w:t>And a</w:t>
      </w:r>
      <w:r w:rsidR="00E34793">
        <w:rPr>
          <w:rFonts w:eastAsiaTheme="minorEastAsia"/>
        </w:rPr>
        <w:t xml:space="preserve">ccording to </w:t>
      </w:r>
      <w:r w:rsidR="00CD5857">
        <w:rPr>
          <w:noProof/>
        </w:rPr>
        <w:t>Hebden et al.</w:t>
      </w:r>
      <w:r w:rsidR="00E34793">
        <w:rPr>
          <w:rFonts w:eastAsiaTheme="minorEastAsia"/>
        </w:rPr>
        <w:t xml:space="preserve">, </w:t>
      </w:r>
      <w:r w:rsidR="004D479B">
        <w:rPr>
          <w:rFonts w:eastAsiaTheme="minorEastAsia"/>
        </w:rPr>
        <w:t>s</w:t>
      </w:r>
      <w:r w:rsidR="00AE0C54" w:rsidRPr="00764113">
        <w:t>oftware applications used on mobile devices</w:t>
      </w:r>
      <w:r w:rsidR="00D807A6">
        <w:t xml:space="preserve"> (mobile apps) </w:t>
      </w:r>
      <w:r w:rsidR="00AE0C54" w:rsidRPr="00764113">
        <w:t>are a novel technology that can be used to deliver behavior change interventions directly to individuals</w:t>
      </w:r>
      <w:r w:rsidR="00E10844">
        <w:t xml:space="preserve"> and </w:t>
      </w:r>
      <w:r w:rsidR="00724EE4" w:rsidRPr="00724EE4">
        <w:t>have the potential to</w:t>
      </w:r>
      <w:r w:rsidR="00724EE4">
        <w:t xml:space="preserve"> make a difference</w:t>
      </w:r>
      <w:r w:rsidR="00AE0C54">
        <w:t xml:space="preserve"> </w:t>
      </w:r>
      <w:r w:rsidR="00AE0C54">
        <w:fldChar w:fldCharType="begin"/>
      </w:r>
      <w:r w:rsidR="00AE0C54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AE0C54">
        <w:fldChar w:fldCharType="separate"/>
      </w:r>
      <w:r w:rsidR="00AE0C54">
        <w:rPr>
          <w:noProof/>
        </w:rPr>
        <w:t>(Hebden et al. 2012)</w:t>
      </w:r>
      <w:r w:rsidR="00AE0C54">
        <w:fldChar w:fldCharType="end"/>
      </w:r>
      <w:r w:rsidR="00AE0C54" w:rsidRPr="00764113"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2945FB3A" w14:textId="18E8A335" w:rsidR="00FD7FDA" w:rsidRPr="00025FFA" w:rsidRDefault="00025FFA" w:rsidP="00D17C26">
      <w:pPr>
        <w:rPr>
          <w:rFonts w:eastAsia="宋体" w:cs="Times New Roman"/>
        </w:rPr>
      </w:pPr>
      <w:r w:rsidRPr="00025FFA">
        <w:rPr>
          <w:rFonts w:eastAsia="宋体" w:cs="Times New Roman"/>
        </w:rPr>
        <w:t>Actually,</w:t>
      </w:r>
      <w:r>
        <w:rPr>
          <w:rFonts w:eastAsia="宋体" w:cs="Times New Roman"/>
        </w:rPr>
        <w:t xml:space="preserve"> </w:t>
      </w:r>
      <w:r w:rsidR="002613E4" w:rsidRPr="002613E4">
        <w:rPr>
          <w:rFonts w:eastAsia="宋体" w:cs="Times New Roman"/>
        </w:rPr>
        <w:t>I</w:t>
      </w:r>
      <w:r w:rsidR="002613E4">
        <w:rPr>
          <w:rFonts w:eastAsia="宋体" w:cs="Times New Roman"/>
        </w:rPr>
        <w:t>T</w:t>
      </w:r>
      <w:r w:rsidR="002613E4" w:rsidRPr="002613E4">
        <w:rPr>
          <w:rFonts w:eastAsia="宋体" w:cs="Times New Roman"/>
        </w:rPr>
        <w:t xml:space="preserve"> can change</w:t>
      </w:r>
      <w:r w:rsidR="002613E4">
        <w:rPr>
          <w:rFonts w:eastAsia="宋体" w:cs="Times New Roman"/>
        </w:rPr>
        <w:t xml:space="preserve"> even</w:t>
      </w:r>
      <w:r w:rsidR="002613E4" w:rsidRPr="002613E4">
        <w:rPr>
          <w:rFonts w:eastAsia="宋体" w:cs="Times New Roman"/>
        </w:rPr>
        <w:t xml:space="preserve"> more than tha</w:t>
      </w:r>
      <w:r w:rsidR="002613E4">
        <w:rPr>
          <w:rFonts w:eastAsia="宋体" w:cs="Times New Roman"/>
        </w:rPr>
        <w:t>t.</w:t>
      </w:r>
      <w:r w:rsidR="006C77F1">
        <w:rPr>
          <w:rFonts w:eastAsia="宋体" w:cs="Times New Roman"/>
        </w:rPr>
        <w:t xml:space="preserve"> </w:t>
      </w:r>
      <w:r w:rsidR="001053A6">
        <w:rPr>
          <w:rFonts w:eastAsia="宋体" w:cs="Times New Roman"/>
        </w:rPr>
        <w:t xml:space="preserve">As environment and sustainability have been supposed to </w:t>
      </w:r>
      <w:r w:rsidR="001053A6">
        <w:rPr>
          <w:rFonts w:eastAsia="宋体" w:cs="Times New Roman"/>
        </w:rPr>
        <w:lastRenderedPageBreak/>
        <w:t xml:space="preserve">become game-changing megatrends in the near future </w:t>
      </w:r>
      <w:r w:rsidR="00037B76">
        <w:rPr>
          <w:rFonts w:eastAsia="宋体" w:cs="Times New Roman"/>
        </w:rPr>
        <w:fldChar w:fldCharType="begin"/>
      </w:r>
      <w:r w:rsidR="00037B76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037B76">
        <w:rPr>
          <w:rFonts w:eastAsia="宋体" w:cs="Times New Roman"/>
        </w:rPr>
        <w:fldChar w:fldCharType="separate"/>
      </w:r>
      <w:r w:rsidR="00037B76">
        <w:rPr>
          <w:rFonts w:eastAsia="宋体" w:cs="Times New Roman"/>
          <w:noProof/>
        </w:rPr>
        <w:t>(Lubin and Esty 2010)</w:t>
      </w:r>
      <w:r w:rsidR="00037B76">
        <w:rPr>
          <w:rFonts w:eastAsia="宋体" w:cs="Times New Roman"/>
        </w:rPr>
        <w:fldChar w:fldCharType="end"/>
      </w:r>
      <w:r w:rsidR="00037B76">
        <w:rPr>
          <w:rFonts w:eastAsia="宋体" w:cs="Times New Roman"/>
        </w:rPr>
        <w:t>, new thinking and innovation is urgently required.</w:t>
      </w:r>
      <w:r w:rsidR="00712906">
        <w:rPr>
          <w:rFonts w:eastAsia="宋体" w:cs="Times New Roman"/>
        </w:rPr>
        <w:t xml:space="preserve"> </w:t>
      </w:r>
      <w:r w:rsidR="001713CA" w:rsidRPr="001713CA">
        <w:rPr>
          <w:rFonts w:eastAsia="宋体" w:cs="Times New Roman"/>
        </w:rPr>
        <w:t>Green IT is p</w:t>
      </w:r>
      <w:r w:rsidR="001713CA">
        <w:rPr>
          <w:rFonts w:eastAsia="宋体" w:cs="Times New Roman"/>
        </w:rPr>
        <w:t>ut forward</w:t>
      </w:r>
      <w:r w:rsidR="001713CA" w:rsidRPr="001713CA">
        <w:rPr>
          <w:rFonts w:eastAsia="宋体" w:cs="Times New Roman"/>
        </w:rPr>
        <w:t xml:space="preserve"> in this contex</w:t>
      </w:r>
      <w:r w:rsidR="001713CA">
        <w:rPr>
          <w:rFonts w:eastAsia="宋体" w:cs="Times New Roman"/>
        </w:rPr>
        <w:t>t</w:t>
      </w:r>
      <w:r w:rsidR="00DC2E62">
        <w:rPr>
          <w:rFonts w:eastAsia="宋体" w:cs="Times New Roman"/>
        </w:rPr>
        <w:t>.</w:t>
      </w:r>
      <w:r w:rsidR="00EA1C42" w:rsidRPr="00EA1C42">
        <w:rPr>
          <w:rFonts w:eastAsia="宋体" w:cs="Times New Roman"/>
        </w:rPr>
        <w:t xml:space="preserve"> </w:t>
      </w:r>
      <w:r w:rsidR="00E0481C">
        <w:rPr>
          <w:rFonts w:eastAsia="宋体" w:cs="Times New Roman" w:hint="eastAsia"/>
        </w:rPr>
        <w:t>Prior</w:t>
      </w:r>
      <w:r w:rsidR="00E0481C">
        <w:rPr>
          <w:rFonts w:eastAsia="宋体" w:cs="Times New Roman"/>
        </w:rPr>
        <w:t xml:space="preserve"> </w:t>
      </w:r>
      <w:r w:rsidR="00E0481C">
        <w:rPr>
          <w:rFonts w:eastAsia="宋体" w:cs="Times New Roman" w:hint="eastAsia"/>
        </w:rPr>
        <w:t>researchers</w:t>
      </w:r>
      <w:r w:rsidR="00E0481C">
        <w:rPr>
          <w:rFonts w:eastAsia="宋体" w:cs="Times New Roman"/>
        </w:rPr>
        <w:t xml:space="preserve"> defin</w:t>
      </w:r>
      <w:r w:rsidR="00E0481C">
        <w:rPr>
          <w:rFonts w:eastAsia="宋体" w:cs="Times New Roman" w:hint="eastAsia"/>
        </w:rPr>
        <w:t>ed</w:t>
      </w:r>
      <w:r w:rsidR="00E0481C">
        <w:rPr>
          <w:rFonts w:eastAsia="宋体" w:cs="Times New Roman"/>
        </w:rPr>
        <w:t xml:space="preserve"> </w:t>
      </w:r>
      <w:r w:rsidR="00E0481C" w:rsidRPr="00642C4B">
        <w:rPr>
          <w:rFonts w:eastAsia="宋体" w:cs="Times New Roman"/>
        </w:rPr>
        <w:t xml:space="preserve">Green IT </w:t>
      </w:r>
      <w:r w:rsidR="00E0481C">
        <w:rPr>
          <w:rFonts w:eastAsia="宋体" w:cs="Times New Roman" w:hint="eastAsia"/>
        </w:rPr>
        <w:t>as</w:t>
      </w:r>
      <w:r w:rsidR="00E0481C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1559F7">
        <w:rPr>
          <w:rFonts w:eastAsia="宋体" w:cs="Times New Roman"/>
        </w:rPr>
        <w:t xml:space="preserve"> </w:t>
      </w:r>
      <w:r w:rsidR="001559F7">
        <w:rPr>
          <w:rFonts w:eastAsia="宋体" w:cs="Times New Roman"/>
        </w:rPr>
        <w:fldChar w:fldCharType="begin"/>
      </w:r>
      <w:r w:rsidR="001559F7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1559F7">
        <w:rPr>
          <w:rFonts w:eastAsia="宋体" w:cs="Times New Roman"/>
        </w:rPr>
        <w:fldChar w:fldCharType="separate"/>
      </w:r>
      <w:r w:rsidR="001559F7">
        <w:rPr>
          <w:rFonts w:eastAsia="宋体" w:cs="Times New Roman"/>
          <w:noProof/>
        </w:rPr>
        <w:t>(Pablos 2012)</w:t>
      </w:r>
      <w:r w:rsidR="001559F7">
        <w:rPr>
          <w:rFonts w:eastAsia="宋体" w:cs="Times New Roman"/>
        </w:rPr>
        <w:fldChar w:fldCharType="end"/>
      </w:r>
      <w:r w:rsidR="00D203E6">
        <w:rPr>
          <w:rFonts w:eastAsia="宋体" w:cs="Times New Roman"/>
        </w:rPr>
        <w:t xml:space="preserve">. It </w:t>
      </w:r>
      <w:r w:rsidR="00A216E5" w:rsidRPr="00A216E5">
        <w:t>essentially covers two goals</w:t>
      </w:r>
      <w:r w:rsidR="00A216E5">
        <w:t>,</w:t>
      </w:r>
      <w:r w:rsidR="00E27DB2">
        <w:t xml:space="preserve"> including</w:t>
      </w:r>
      <w:r w:rsidR="00A216E5">
        <w:t xml:space="preserve"> </w:t>
      </w:r>
      <w:r w:rsidR="00A216E5">
        <w:rPr>
          <w:rFonts w:eastAsia="宋体" w:cs="Times New Roman"/>
        </w:rPr>
        <w:t>r</w:t>
      </w:r>
      <w:r w:rsidR="006C4C49" w:rsidRPr="006C4C49">
        <w:rPr>
          <w:rFonts w:eastAsia="宋体" w:cs="Times New Roman"/>
        </w:rPr>
        <w:t>educ</w:t>
      </w:r>
      <w:r w:rsidR="00A216E5">
        <w:rPr>
          <w:rFonts w:eastAsia="宋体" w:cs="Times New Roman"/>
        </w:rPr>
        <w:t>ing</w:t>
      </w:r>
      <w:r w:rsidR="006C4C49" w:rsidRPr="006C4C49">
        <w:rPr>
          <w:rFonts w:eastAsia="宋体" w:cs="Times New Roman"/>
        </w:rPr>
        <w:t xml:space="preserve"> the </w:t>
      </w:r>
      <w:proofErr w:type="gramStart"/>
      <w:r w:rsidR="00036DDF">
        <w:rPr>
          <w:rFonts w:eastAsia="宋体" w:cs="Times New Roman"/>
        </w:rPr>
        <w:t>amount</w:t>
      </w:r>
      <w:proofErr w:type="gramEnd"/>
      <w:r w:rsidR="00036DDF">
        <w:rPr>
          <w:rFonts w:eastAsia="宋体" w:cs="Times New Roman"/>
        </w:rPr>
        <w:t xml:space="preserve"> </w:t>
      </w:r>
      <w:r w:rsidR="006C4C49" w:rsidRPr="006C4C49">
        <w:rPr>
          <w:rFonts w:eastAsia="宋体" w:cs="Times New Roman"/>
        </w:rPr>
        <w:t>of emissions released by IT systems and infrastructure</w:t>
      </w:r>
      <w:r w:rsidR="00A216E5">
        <w:rPr>
          <w:rFonts w:eastAsia="宋体" w:cs="Times New Roman"/>
        </w:rPr>
        <w:t>, and r</w:t>
      </w:r>
      <w:r w:rsidR="006C4C49" w:rsidRPr="006C4C49">
        <w:rPr>
          <w:rFonts w:eastAsia="宋体" w:cs="Times New Roman"/>
        </w:rPr>
        <w:t>educ</w:t>
      </w:r>
      <w:r w:rsidR="00A216E5">
        <w:rPr>
          <w:rFonts w:eastAsia="宋体" w:cs="Times New Roman"/>
        </w:rPr>
        <w:t>ing</w:t>
      </w:r>
      <w:r w:rsidR="006C4C49" w:rsidRPr="006C4C49">
        <w:rPr>
          <w:rFonts w:eastAsia="宋体" w:cs="Times New Roman"/>
        </w:rPr>
        <w:t xml:space="preserve"> the emissions from business and production processes with the aid of I</w:t>
      </w:r>
      <w:r w:rsidR="00E27DB2">
        <w:rPr>
          <w:rFonts w:eastAsia="宋体" w:cs="Times New Roman"/>
        </w:rPr>
        <w:t>T.</w:t>
      </w:r>
      <w:r w:rsidR="000F2E66">
        <w:rPr>
          <w:rFonts w:eastAsia="宋体" w:cs="Times New Roman"/>
        </w:rPr>
        <w:t xml:space="preserve"> </w:t>
      </w:r>
      <w:r w:rsidR="00D95347">
        <w:rPr>
          <w:rFonts w:eastAsia="宋体" w:cs="Times New Roman"/>
        </w:rPr>
        <w:t xml:space="preserve">We </w:t>
      </w:r>
      <w:r w:rsidR="00DA32BD">
        <w:rPr>
          <w:rFonts w:eastAsia="宋体" w:cs="Times New Roman"/>
        </w:rPr>
        <w:t xml:space="preserve">will benefit </w:t>
      </w:r>
      <w:r w:rsidR="00292C3D">
        <w:rPr>
          <w:rFonts w:eastAsia="宋体" w:cs="Times New Roman"/>
        </w:rPr>
        <w:t xml:space="preserve">a lot </w:t>
      </w:r>
      <w:r w:rsidR="00DA32BD">
        <w:rPr>
          <w:rFonts w:eastAsia="宋体" w:cs="Times New Roman"/>
        </w:rPr>
        <w:t xml:space="preserve">from </w:t>
      </w:r>
      <w:r w:rsidR="007F5985">
        <w:rPr>
          <w:rFonts w:eastAsia="宋体" w:cs="Times New Roman"/>
        </w:rPr>
        <w:t>Green IT</w:t>
      </w:r>
      <w:r w:rsidR="00292C3D">
        <w:rPr>
          <w:rFonts w:eastAsia="宋体" w:cs="Times New Roman"/>
        </w:rPr>
        <w:t xml:space="preserve"> such as </w:t>
      </w:r>
      <w:r w:rsidR="007F5985">
        <w:rPr>
          <w:rFonts w:eastAsia="宋体" w:cs="Times New Roman"/>
        </w:rPr>
        <w:t>sav</w:t>
      </w:r>
      <w:r w:rsidR="009B22CF">
        <w:rPr>
          <w:rFonts w:eastAsia="宋体" w:cs="Times New Roman"/>
        </w:rPr>
        <w:t>ing</w:t>
      </w:r>
      <w:r w:rsidR="007F5985">
        <w:rPr>
          <w:rFonts w:eastAsia="宋体" w:cs="Times New Roman"/>
        </w:rPr>
        <w:t xml:space="preserve"> </w:t>
      </w:r>
      <w:r w:rsidR="00816C93">
        <w:rPr>
          <w:rFonts w:eastAsia="宋体" w:cs="Times New Roman"/>
        </w:rPr>
        <w:t xml:space="preserve">our </w:t>
      </w:r>
      <w:r w:rsidR="007F5985">
        <w:rPr>
          <w:rFonts w:eastAsia="宋体" w:cs="Times New Roman"/>
        </w:rPr>
        <w:t>money,</w:t>
      </w:r>
      <w:r w:rsidR="002D3DFB">
        <w:rPr>
          <w:rFonts w:eastAsia="宋体" w:cs="Times New Roman"/>
        </w:rPr>
        <w:t xml:space="preserve"> </w:t>
      </w:r>
      <w:r w:rsidR="002D3DFB" w:rsidRPr="002D3DFB">
        <w:rPr>
          <w:rFonts w:eastAsia="宋体" w:cs="Times New Roman"/>
        </w:rPr>
        <w:t>improv</w:t>
      </w:r>
      <w:r w:rsidR="009B22CF">
        <w:rPr>
          <w:rFonts w:eastAsia="宋体" w:cs="Times New Roman"/>
        </w:rPr>
        <w:t>ing</w:t>
      </w:r>
      <w:r w:rsidR="002D3DFB" w:rsidRPr="002D3DFB">
        <w:rPr>
          <w:rFonts w:eastAsia="宋体" w:cs="Times New Roman"/>
        </w:rPr>
        <w:t xml:space="preserve"> energy efficiency</w:t>
      </w:r>
      <w:r w:rsidR="00A22745">
        <w:rPr>
          <w:rFonts w:eastAsia="宋体" w:cs="Times New Roman"/>
        </w:rPr>
        <w:t>,</w:t>
      </w:r>
      <w:r w:rsidR="009B22CF">
        <w:rPr>
          <w:rFonts w:eastAsia="宋体" w:cs="Times New Roman"/>
        </w:rPr>
        <w:t xml:space="preserve"> </w:t>
      </w:r>
      <w:r w:rsidR="00A22745" w:rsidRPr="00A22745">
        <w:rPr>
          <w:rFonts w:eastAsia="宋体" w:cs="Times New Roman"/>
        </w:rPr>
        <w:t>lowering greenhouse gas emissions</w:t>
      </w:r>
      <w:r w:rsidR="00292C3D">
        <w:rPr>
          <w:rFonts w:eastAsia="宋体" w:cs="Times New Roman"/>
        </w:rPr>
        <w:t xml:space="preserve"> and so on</w:t>
      </w:r>
      <w:r w:rsidR="004F6603">
        <w:rPr>
          <w:rFonts w:eastAsia="宋体" w:cs="Times New Roman"/>
        </w:rPr>
        <w:t xml:space="preserve"> </w:t>
      </w:r>
      <w:r w:rsidR="00F13C0F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F13C0F">
        <w:rPr>
          <w:rFonts w:eastAsia="宋体" w:cs="Times New Roman"/>
        </w:rPr>
        <w:instrText xml:space="preserve"> ADDIN EN.CITE </w:instrText>
      </w:r>
      <w:r w:rsidR="00F13C0F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F13C0F">
        <w:rPr>
          <w:rFonts w:eastAsia="宋体" w:cs="Times New Roman"/>
        </w:rPr>
        <w:instrText xml:space="preserve"> ADDIN EN.CITE.DATA </w:instrText>
      </w:r>
      <w:r w:rsidR="00F13C0F">
        <w:rPr>
          <w:rFonts w:eastAsia="宋体" w:cs="Times New Roman"/>
        </w:rPr>
      </w:r>
      <w:r w:rsidR="00F13C0F">
        <w:rPr>
          <w:rFonts w:eastAsia="宋体" w:cs="Times New Roman"/>
        </w:rPr>
        <w:fldChar w:fldCharType="end"/>
      </w:r>
      <w:r w:rsidR="00F13C0F">
        <w:rPr>
          <w:rFonts w:eastAsia="宋体" w:cs="Times New Roman"/>
        </w:rPr>
      </w:r>
      <w:r w:rsidR="00F13C0F">
        <w:rPr>
          <w:rFonts w:eastAsia="宋体" w:cs="Times New Roman"/>
        </w:rPr>
        <w:fldChar w:fldCharType="separate"/>
      </w:r>
      <w:r w:rsidR="00F13C0F">
        <w:rPr>
          <w:rFonts w:eastAsia="宋体" w:cs="Times New Roman"/>
          <w:noProof/>
        </w:rPr>
        <w:t>(Erek et al. 2011; Loeser et al. 2011; Murugesan 2008)</w:t>
      </w:r>
      <w:r w:rsidR="00F13C0F">
        <w:rPr>
          <w:rFonts w:eastAsia="宋体" w:cs="Times New Roman"/>
        </w:rPr>
        <w:fldChar w:fldCharType="end"/>
      </w:r>
      <w:r w:rsidR="002D3DFB">
        <w:rPr>
          <w:rFonts w:eastAsia="宋体" w:cs="Times New Roman"/>
        </w:rPr>
        <w:t>.</w:t>
      </w:r>
    </w:p>
    <w:p w14:paraId="14118889" w14:textId="0F3E4F0F" w:rsidR="00672A70" w:rsidRPr="0050724C" w:rsidRDefault="00E0481C" w:rsidP="00D17C26">
      <w:pPr>
        <w:rPr>
          <w:rFonts w:eastAsiaTheme="minorEastAsia" w:cs="Times New Roman"/>
        </w:rPr>
      </w:pPr>
      <w:r>
        <w:rPr>
          <w:rFonts w:eastAsia="宋体" w:cs="Times New Roman" w:hint="eastAsia"/>
        </w:rPr>
        <w:t>As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little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research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explored</w:t>
      </w:r>
      <w:r>
        <w:rPr>
          <w:rFonts w:eastAsia="宋体" w:cs="Times New Roman"/>
        </w:rPr>
        <w:t xml:space="preserve"> the Green IT </w:t>
      </w:r>
      <w:r>
        <w:rPr>
          <w:rFonts w:eastAsia="宋体" w:cs="Times New Roman" w:hint="eastAsia"/>
        </w:rPr>
        <w:t>in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terms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of</w:t>
      </w:r>
      <w:r>
        <w:rPr>
          <w:rFonts w:eastAsia="宋体" w:cs="Times New Roman"/>
        </w:rPr>
        <w:t xml:space="preserve"> human driving behaviors, </w:t>
      </w:r>
      <w:r w:rsidR="00E37CA9">
        <w:rPr>
          <w:rFonts w:eastAsia="宋体" w:cs="Times New Roman"/>
        </w:rPr>
        <w:t>this study will</w:t>
      </w:r>
      <w:r>
        <w:rPr>
          <w:rFonts w:eastAsia="宋体" w:cs="Times New Roman"/>
        </w:rPr>
        <w:t xml:space="preserve"> </w:t>
      </w:r>
      <w:r w:rsidR="009026CA">
        <w:rPr>
          <w:rFonts w:eastAsia="宋体" w:cs="Times New Roman"/>
        </w:rPr>
        <w:t>investigate</w:t>
      </w:r>
      <w:r w:rsidR="00E37CA9">
        <w:rPr>
          <w:rFonts w:eastAsia="宋体" w:cs="Times New Roman"/>
        </w:rPr>
        <w:t xml:space="preserve"> </w:t>
      </w:r>
      <w:bookmarkStart w:id="10" w:name="_Hlk64623523"/>
      <w:r w:rsidR="00E37CA9">
        <w:rPr>
          <w:rFonts w:eastAsia="宋体" w:cs="Times New Roman"/>
        </w:rPr>
        <w:t xml:space="preserve">the relationship between </w:t>
      </w:r>
      <w:bookmarkStart w:id="11" w:name="_Hlk64575904"/>
      <w:r w:rsidR="00666B44">
        <w:rPr>
          <w:rFonts w:eastAsia="宋体" w:cs="Times New Roman"/>
        </w:rPr>
        <w:t xml:space="preserve">individual level </w:t>
      </w:r>
      <w:r>
        <w:rPr>
          <w:rFonts w:eastAsia="宋体" w:cs="Times New Roman"/>
        </w:rPr>
        <w:t>environmental impact</w:t>
      </w:r>
      <w:r w:rsidR="009026CA">
        <w:rPr>
          <w:rFonts w:eastAsia="宋体" w:cs="Times New Roman"/>
        </w:rPr>
        <w:t>s</w:t>
      </w:r>
      <w:r>
        <w:rPr>
          <w:rFonts w:eastAsia="宋体" w:cs="Times New Roman"/>
        </w:rPr>
        <w:t xml:space="preserve"> </w:t>
      </w:r>
      <w:r w:rsidR="00E37CA9">
        <w:rPr>
          <w:rFonts w:eastAsia="宋体" w:cs="Times New Roman"/>
        </w:rPr>
        <w:t>(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E37CA9" w:rsidRPr="00E37CA9">
        <w:rPr>
          <w:rFonts w:eastAsia="宋体" w:cs="Times New Roman"/>
        </w:rPr>
        <w:t xml:space="preserve"> emissions</w:t>
      </w:r>
      <w:r w:rsidR="00E37CA9">
        <w:rPr>
          <w:rFonts w:eastAsia="宋体" w:cs="Times New Roman"/>
        </w:rPr>
        <w:t>)</w:t>
      </w:r>
      <w:bookmarkEnd w:id="11"/>
      <w:r w:rsidR="00E37CA9">
        <w:rPr>
          <w:rFonts w:eastAsia="宋体" w:cs="Times New Roman"/>
        </w:rPr>
        <w:t xml:space="preserve"> </w:t>
      </w:r>
      <w:r w:rsidR="00666B44">
        <w:rPr>
          <w:rFonts w:eastAsia="宋体" w:cs="Times New Roman"/>
        </w:rPr>
        <w:t>and</w:t>
      </w:r>
      <w:r w:rsidR="00E37CA9">
        <w:rPr>
          <w:rFonts w:eastAsia="宋体" w:cs="Times New Roman"/>
        </w:rPr>
        <w:t xml:space="preserve"> App usage</w:t>
      </w:r>
      <w:r w:rsidR="009026CA">
        <w:rPr>
          <w:rFonts w:eastAsia="宋体" w:cs="Times New Roman"/>
        </w:rPr>
        <w:t xml:space="preserve"> behavior of drivers</w:t>
      </w:r>
      <w:r w:rsidR="00E37CA9">
        <w:rPr>
          <w:rFonts w:eastAsia="宋体" w:cs="Times New Roman"/>
        </w:rPr>
        <w:t>.</w:t>
      </w:r>
      <w:bookmarkEnd w:id="10"/>
    </w:p>
    <w:p w14:paraId="0B2C99AC" w14:textId="62226A4B" w:rsidR="00574DF1" w:rsidRPr="00077025" w:rsidRDefault="00574DF1" w:rsidP="0050724C">
      <w:pPr>
        <w:pStyle w:val="2"/>
      </w:pPr>
      <w:r w:rsidRPr="00077025">
        <w:t xml:space="preserve">Driving behavior and </w:t>
      </w:r>
      <w:r w:rsidR="00326AB8" w:rsidRPr="00326AB8">
        <w:t>CO</w:t>
      </w:r>
      <w:r w:rsidR="00326AB8" w:rsidRPr="00326AB8">
        <w:rPr>
          <w:vertAlign w:val="subscript"/>
        </w:rPr>
        <w:t>2</w:t>
      </w:r>
      <w:r w:rsidRPr="00077025">
        <w:t xml:space="preserve"> emissions</w:t>
      </w:r>
    </w:p>
    <w:p w14:paraId="7111D08A" w14:textId="6218D74F" w:rsidR="007234E9" w:rsidRDefault="00326AB8" w:rsidP="00D17C26">
      <w:pPr>
        <w:rPr>
          <w:rFonts w:eastAsiaTheme="minorEastAsia"/>
        </w:rPr>
      </w:pPr>
      <w:r>
        <w:rPr>
          <w:rFonts w:eastAsia="宋体" w:cs="Times New Roman"/>
          <w:kern w:val="0"/>
          <w:szCs w:val="20"/>
          <w:lang w:eastAsia="en-US"/>
        </w:rPr>
        <w:t>CO</w:t>
      </w:r>
      <w:r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0E2BAD" w:rsidRPr="000E2BAD">
        <w:rPr>
          <w:rFonts w:eastAsiaTheme="minorEastAsia"/>
        </w:rPr>
        <w:t xml:space="preserve"> emissions from road transport are of </w:t>
      </w:r>
      <w:r w:rsidR="000E2BAD">
        <w:rPr>
          <w:rFonts w:eastAsiaTheme="minorEastAsia"/>
        </w:rPr>
        <w:t>special</w:t>
      </w:r>
      <w:r w:rsidR="000E2BAD" w:rsidRPr="000E2BAD">
        <w:rPr>
          <w:rFonts w:eastAsiaTheme="minorEastAsia"/>
        </w:rPr>
        <w:t xml:space="preserve"> concern, as they have been rising</w:t>
      </w:r>
      <w:r w:rsidR="000E2BAD">
        <w:rPr>
          <w:rFonts w:eastAsiaTheme="minorEastAsia"/>
        </w:rPr>
        <w:t xml:space="preserve"> constantly</w:t>
      </w:r>
      <w:r w:rsidR="00CE77C2">
        <w:rPr>
          <w:rFonts w:eastAsiaTheme="minorEastAsia"/>
        </w:rPr>
        <w:t xml:space="preserve"> </w:t>
      </w:r>
      <w:r w:rsidR="00CE77C2">
        <w:rPr>
          <w:rFonts w:eastAsiaTheme="minorEastAsia"/>
        </w:rPr>
        <w:fldChar w:fldCharType="begin"/>
      </w:r>
      <w:r w:rsidR="00CE77C2">
        <w:rPr>
          <w:rFonts w:eastAsiaTheme="minorEastAsia"/>
        </w:rPr>
        <w:instrText xml:space="preserve"> ADDIN EN.CITE &lt;EndNote&gt;&lt;Cite&gt;&lt;Author&gt;Gorham&lt;/Author&gt;&lt;Year&gt;2002&lt;/Year&gt;&lt;RecNum&gt;141&lt;/RecNum&gt;&lt;DisplayText&gt;(Gorham 2002)&lt;/DisplayText&gt;&lt;record&gt;&lt;rec-number&gt;141&lt;/rec-number&gt;&lt;foreign-keys&gt;&lt;key app="EN" db-id="xx2sdxzxyppx5jedtfkvpvsn9sve2252dadz" timestamp="1612683416"&gt;141&lt;/key&gt;&lt;/foreign-keys&gt;&lt;ref-type name="Journal Article"&gt;17&lt;/ref-type&gt;&lt;contributors&gt;&lt;authors&gt;&lt;author&gt;Gorham, Roger&lt;/author&gt;&lt;/authors&gt;&lt;/contributors&gt;&lt;titles&gt;&lt;title&gt;Air pollution from ground transportation&lt;/title&gt;&lt;secondary-title&gt;An Assessment of Causes, Strategies and Tactics, and Proposed Actions for the International Community. New York: United Nations, Division of Sustainable Development, Department of Economic and Social Affairs&lt;/secondary-title&gt;&lt;/titles&gt;&lt;periodical&gt;&lt;full-title&gt;An Assessment of Causes, Strategies and Tactics, and Proposed Actions for the International Community. New York: United Nations, Division of Sustainable Development, Department of Economic and Social Affairs&lt;/full-title&gt;&lt;/periodical&gt;&lt;dates&gt;&lt;year&gt;2002&lt;/year&gt;&lt;/dates&gt;&lt;urls&gt;&lt;/urls&gt;&lt;/record&gt;&lt;/Cite&gt;&lt;/EndNote&gt;</w:instrText>
      </w:r>
      <w:r w:rsidR="00CE77C2">
        <w:rPr>
          <w:rFonts w:eastAsiaTheme="minorEastAsia"/>
        </w:rPr>
        <w:fldChar w:fldCharType="separate"/>
      </w:r>
      <w:r w:rsidR="00CE77C2">
        <w:rPr>
          <w:rFonts w:eastAsiaTheme="minorEastAsia"/>
          <w:noProof/>
        </w:rPr>
        <w:t>(Gorham 2002)</w:t>
      </w:r>
      <w:r w:rsidR="00CE77C2">
        <w:rPr>
          <w:rFonts w:eastAsiaTheme="minorEastAsia"/>
        </w:rPr>
        <w:fldChar w:fldCharType="end"/>
      </w:r>
      <w:r w:rsidR="000E2BAD" w:rsidRPr="000E2BAD">
        <w:rPr>
          <w:rFonts w:eastAsiaTheme="minorEastAsia"/>
        </w:rPr>
        <w:t xml:space="preserve">. </w:t>
      </w:r>
      <w:r w:rsidR="007234E9" w:rsidRPr="007234E9">
        <w:rPr>
          <w:rFonts w:eastAsiaTheme="minorEastAsia"/>
        </w:rPr>
        <w:t xml:space="preserve">Some studies </w:t>
      </w:r>
      <w:r w:rsidR="00CE77C2">
        <w:rPr>
          <w:rFonts w:eastAsiaTheme="minorEastAsia"/>
        </w:rPr>
        <w:fldChar w:fldCharType="begin"/>
      </w:r>
      <w:r w:rsidR="00CE77C2">
        <w:rPr>
          <w:rFonts w:eastAsiaTheme="minorEastAsia"/>
        </w:rPr>
        <w:instrText xml:space="preserve"> ADDIN EN.CITE &lt;EndNote&gt;&lt;Cite&gt;&lt;Author&gt;Idso&lt;/Author&gt;&lt;Year&gt;1998&lt;/Year&gt;&lt;RecNum&gt;142&lt;/RecNum&gt;&lt;DisplayText&gt;(Idso et al. 1998; Nasrallah et al. 2003)&lt;/DisplayText&gt;&lt;record&gt;&lt;rec-number&gt;142&lt;/rec-number&gt;&lt;foreign-keys&gt;&lt;key app="EN" db-id="xx2sdxzxyppx5jedtfkvpvsn9sve2252dadz" timestamp="1612684627"&gt;142&lt;/key&gt;&lt;/foreign-keys&gt;&lt;ref-type name="Journal Article"&gt;17&lt;/ref-type&gt;&lt;contributors&gt;&lt;authors&gt;&lt;author&gt;Idso, Craig D&lt;/author&gt;&lt;author&gt;Idso, Sherwood B&lt;/author&gt;&lt;author&gt;Balling Jr, Robert C&lt;/author&gt;&lt;/authors&gt;&lt;/contributors&gt;&lt;titles&gt;&lt;title&gt;The urban CO2 dome of Phoenix, Arizona&lt;/title&gt;&lt;secondary-title&gt;Physical Geography&lt;/secondary-title&gt;&lt;/titles&gt;&lt;periodical&gt;&lt;full-title&gt;Physical Geography&lt;/full-title&gt;&lt;/periodical&gt;&lt;pages&gt;95-108&lt;/pages&gt;&lt;volume&gt;19&lt;/volume&gt;&lt;number&gt;2&lt;/number&gt;&lt;dates&gt;&lt;year&gt;1998&lt;/year&gt;&lt;/dates&gt;&lt;isbn&gt;0272-3646&lt;/isbn&gt;&lt;urls&gt;&lt;/urls&gt;&lt;/record&gt;&lt;/Cite&gt;&lt;Cite&gt;&lt;Author&gt;Nasrallah&lt;/Author&gt;&lt;Year&gt;2003&lt;/Year&gt;&lt;RecNum&gt;143&lt;/RecNum&gt;&lt;record&gt;&lt;rec-number&gt;143&lt;/rec-number&gt;&lt;foreign-keys&gt;&lt;key app="EN" db-id="xx2sdxzxyppx5jedtfkvpvsn9sve2252dadz" timestamp="1612684673"&gt;143&lt;/key&gt;&lt;/foreign-keys&gt;&lt;ref-type name="Journal Article"&gt;17&lt;/ref-type&gt;&lt;contributors&gt;&lt;authors&gt;&lt;author&gt;Nasrallah, Hassan A&lt;/author&gt;&lt;author&gt;Balling Jr, Robert C&lt;/author&gt;&lt;author&gt;Madi, Shaker Mohammed&lt;/author&gt;&lt;author&gt;Al-Ansari, Lamya&lt;/author&gt;&lt;/authors&gt;&lt;/contributors&gt;&lt;titles&gt;&lt;title&gt;Temporal variations in atmospheric CO2 concentrations in Kuwait City, Kuwait with comparisons to Phoenix, Arizona, USA&lt;/title&gt;&lt;secondary-title&gt;Environmental Pollution&lt;/secondary-title&gt;&lt;/titles&gt;&lt;periodical&gt;&lt;full-title&gt;Environmental Pollution&lt;/full-title&gt;&lt;/periodical&gt;&lt;pages&gt;301-305&lt;/pages&gt;&lt;volume&gt;121&lt;/volume&gt;&lt;number&gt;2&lt;/number&gt;&lt;dates&gt;&lt;year&gt;2003&lt;/year&gt;&lt;/dates&gt;&lt;isbn&gt;0269-7491&lt;/isbn&gt;&lt;urls&gt;&lt;/urls&gt;&lt;/record&gt;&lt;/Cite&gt;&lt;/EndNote&gt;</w:instrText>
      </w:r>
      <w:r w:rsidR="00CE77C2">
        <w:rPr>
          <w:rFonts w:eastAsiaTheme="minorEastAsia"/>
        </w:rPr>
        <w:fldChar w:fldCharType="separate"/>
      </w:r>
      <w:r w:rsidR="00CE77C2">
        <w:rPr>
          <w:rFonts w:eastAsiaTheme="minorEastAsia"/>
          <w:noProof/>
        </w:rPr>
        <w:t>(Idso et al. 1998; Nasrallah et al. 2003)</w:t>
      </w:r>
      <w:r w:rsidR="00CE77C2">
        <w:rPr>
          <w:rFonts w:eastAsiaTheme="minorEastAsia"/>
        </w:rPr>
        <w:fldChar w:fldCharType="end"/>
      </w:r>
      <w:r w:rsidR="00CE77C2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have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 xml:space="preserve">measured and considered levels of </w:t>
      </w:r>
      <w:r>
        <w:rPr>
          <w:rFonts w:eastAsia="宋体" w:cs="Times New Roman"/>
          <w:kern w:val="0"/>
          <w:szCs w:val="20"/>
          <w:lang w:eastAsia="en-US"/>
        </w:rPr>
        <w:t>CO</w:t>
      </w:r>
      <w:r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7234E9" w:rsidRPr="007234E9">
        <w:rPr>
          <w:rFonts w:eastAsiaTheme="minorEastAsia"/>
        </w:rPr>
        <w:t xml:space="preserve"> to be representative of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air quality similar to other pollutants that can have significant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health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effects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(e.g.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NO</w:t>
      </w:r>
      <w:r w:rsidR="007E224E" w:rsidRPr="007E224E">
        <w:rPr>
          <w:rFonts w:eastAsiaTheme="minorEastAsia"/>
          <w:vertAlign w:val="subscript"/>
        </w:rPr>
        <w:t>X</w:t>
      </w:r>
      <w:r w:rsidR="007E224E">
        <w:rPr>
          <w:rFonts w:eastAsiaTheme="minorEastAsia"/>
        </w:rPr>
        <w:t xml:space="preserve">, </w:t>
      </w:r>
      <w:r w:rsidR="007234E9" w:rsidRPr="007234E9">
        <w:rPr>
          <w:rFonts w:eastAsiaTheme="minorEastAsia"/>
        </w:rPr>
        <w:t>SO</w:t>
      </w:r>
      <w:r w:rsidR="007234E9" w:rsidRPr="007E224E">
        <w:rPr>
          <w:rFonts w:eastAsiaTheme="minorEastAsia"/>
          <w:vertAlign w:val="subscript"/>
        </w:rPr>
        <w:t>2</w:t>
      </w:r>
      <w:r w:rsidR="007E224E">
        <w:rPr>
          <w:rFonts w:eastAsiaTheme="minorEastAsia"/>
        </w:rPr>
        <w:t>,</w:t>
      </w:r>
      <w:r w:rsidR="007E224E" w:rsidRP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CO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and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PM</w:t>
      </w:r>
      <w:r w:rsidR="007234E9" w:rsidRPr="007E224E">
        <w:rPr>
          <w:rFonts w:eastAsiaTheme="minorEastAsia"/>
          <w:vertAlign w:val="subscript"/>
        </w:rPr>
        <w:t>10</w:t>
      </w:r>
      <w:r w:rsidR="007234E9" w:rsidRPr="007234E9">
        <w:rPr>
          <w:rFonts w:eastAsiaTheme="minorEastAsia"/>
        </w:rPr>
        <w:t xml:space="preserve"> ).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In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this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respect,</w:t>
      </w:r>
      <w:r w:rsidR="002370DB">
        <w:rPr>
          <w:rFonts w:eastAsiaTheme="minorEastAsia"/>
        </w:rPr>
        <w:t xml:space="preserve"> </w:t>
      </w:r>
      <w:r w:rsidR="0024444B">
        <w:rPr>
          <w:rFonts w:eastAsiaTheme="minorEastAsia"/>
        </w:rPr>
        <w:t xml:space="preserve">it is about time </w:t>
      </w:r>
      <w:r w:rsidR="007B2FC7">
        <w:rPr>
          <w:rFonts w:eastAsiaTheme="minorEastAsia"/>
        </w:rPr>
        <w:t>researchers</w:t>
      </w:r>
      <w:r w:rsidR="0024444B">
        <w:rPr>
          <w:rFonts w:eastAsiaTheme="minorEastAsia"/>
        </w:rPr>
        <w:t xml:space="preserve"> </w:t>
      </w:r>
      <w:r w:rsidR="002370DB">
        <w:rPr>
          <w:rFonts w:eastAsiaTheme="minorEastAsia"/>
        </w:rPr>
        <w:t>r</w:t>
      </w:r>
      <w:r w:rsidR="002370DB" w:rsidRPr="002370DB">
        <w:rPr>
          <w:rFonts w:eastAsiaTheme="minorEastAsia"/>
        </w:rPr>
        <w:t>esearch</w:t>
      </w:r>
      <w:r w:rsidR="0034406B">
        <w:rPr>
          <w:rFonts w:eastAsiaTheme="minorEastAsia"/>
        </w:rPr>
        <w:t>ed</w:t>
      </w:r>
      <w:r w:rsidR="002370DB" w:rsidRPr="002370DB">
        <w:rPr>
          <w:rFonts w:eastAsiaTheme="minorEastAsia"/>
        </w:rPr>
        <w:t xml:space="preserve"> on how to reduce </w:t>
      </w:r>
      <w:r>
        <w:rPr>
          <w:rFonts w:eastAsia="宋体" w:cs="Times New Roman"/>
          <w:kern w:val="0"/>
          <w:szCs w:val="20"/>
          <w:lang w:eastAsia="en-US"/>
        </w:rPr>
        <w:t>CO</w:t>
      </w:r>
      <w:r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2370DB" w:rsidRPr="002370DB">
        <w:rPr>
          <w:rFonts w:eastAsiaTheme="minorEastAsia"/>
        </w:rPr>
        <w:t xml:space="preserve"> emissions from </w:t>
      </w:r>
      <w:r w:rsidR="00E4091D" w:rsidRPr="000E2BAD">
        <w:rPr>
          <w:rFonts w:eastAsiaTheme="minorEastAsia"/>
        </w:rPr>
        <w:t>road transport</w:t>
      </w:r>
      <w:r w:rsidR="00CE77C2">
        <w:rPr>
          <w:rFonts w:eastAsiaTheme="minorEastAsia"/>
        </w:rPr>
        <w:t>.</w:t>
      </w:r>
    </w:p>
    <w:p w14:paraId="3BB303D0" w14:textId="7270622C" w:rsidR="001D3755" w:rsidRPr="00450F03" w:rsidRDefault="00E721C2" w:rsidP="00D17C26">
      <w:pPr>
        <w:rPr>
          <w:rFonts w:eastAsiaTheme="minorEastAsia"/>
          <w:noProof/>
        </w:rPr>
      </w:pPr>
      <w:r>
        <w:rPr>
          <w:rFonts w:eastAsiaTheme="minorEastAsia"/>
        </w:rPr>
        <w:t>In addition to</w:t>
      </w:r>
      <w:r w:rsidR="005E78E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better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transport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infrastructure,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advances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in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vehicle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technology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and management systems</w:t>
      </w:r>
      <w:r w:rsidR="00333F53">
        <w:rPr>
          <w:rFonts w:eastAsiaTheme="minorEastAsia"/>
        </w:rPr>
        <w:t xml:space="preserve"> </w:t>
      </w:r>
      <w:r w:rsidR="00333F53">
        <w:rPr>
          <w:rFonts w:eastAsiaTheme="minorEastAsia"/>
        </w:rPr>
        <w:fldChar w:fldCharType="begin"/>
      </w:r>
      <w:r w:rsidR="00333F53">
        <w:rPr>
          <w:rFonts w:eastAsiaTheme="minorEastAsia"/>
        </w:rPr>
        <w:instrText xml:space="preserve"> ADDIN EN.CITE &lt;EndNote&gt;&lt;Cite&gt;&lt;Author&gt;Nejadkoorki&lt;/Author&gt;&lt;Year&gt;2008&lt;/Year&gt;&lt;RecNum&gt;137&lt;/RecNum&gt;&lt;DisplayText&gt;(Nejadkoorki et al. 2008)&lt;/DisplayText&gt;&lt;record&gt;&lt;rec-number&gt;137&lt;/rec-number&gt;&lt;foreign-keys&gt;&lt;key app="EN" db-id="xx2sdxzxyppx5jedtfkvpvsn9sve2252dadz" timestamp="1612680334"&gt;137&lt;/key&gt;&lt;/foreign-keys&gt;&lt;ref-type name="Journal Article"&gt;17&lt;/ref-type&gt;&lt;contributors&gt;&lt;authors&gt;&lt;author&gt;Nejadkoorki, Farhad&lt;/author&gt;&lt;author&gt;Nicholson, Ken&lt;/author&gt;&lt;author&gt;Lake, Iain&lt;/author&gt;&lt;author&gt;Davies, Trevor&lt;/author&gt;&lt;/authors&gt;&lt;/contributors&gt;&lt;titles&gt;&lt;title&gt;An approach for modelling CO2 emissions from road traffic in urban areas&lt;/title&gt;&lt;secondary-title&gt;Science of the total environment&lt;/secondary-title&gt;&lt;/titles&gt;&lt;periodical&gt;&lt;full-title&gt;Science of the total environment&lt;/full-title&gt;&lt;/periodical&gt;&lt;pages&gt;269-278&lt;/pages&gt;&lt;volume&gt;406&lt;/volume&gt;&lt;number&gt;1-2&lt;/number&gt;&lt;dates&gt;&lt;year&gt;2008&lt;/year&gt;&lt;/dates&gt;&lt;isbn&gt;0048-9697&lt;/isbn&gt;&lt;urls&gt;&lt;/urls&gt;&lt;/record&gt;&lt;/Cite&gt;&lt;/EndNote&gt;</w:instrText>
      </w:r>
      <w:r w:rsidR="00333F53">
        <w:rPr>
          <w:rFonts w:eastAsiaTheme="minorEastAsia"/>
        </w:rPr>
        <w:fldChar w:fldCharType="separate"/>
      </w:r>
      <w:r w:rsidR="00333F53">
        <w:rPr>
          <w:rFonts w:eastAsiaTheme="minorEastAsia"/>
          <w:noProof/>
        </w:rPr>
        <w:t>(Nejadkoorki et al. 2008)</w:t>
      </w:r>
      <w:r w:rsidR="00333F53">
        <w:rPr>
          <w:rFonts w:eastAsiaTheme="minorEastAsia"/>
        </w:rPr>
        <w:fldChar w:fldCharType="end"/>
      </w:r>
      <w:r w:rsidR="00A26EEA">
        <w:rPr>
          <w:rFonts w:eastAsiaTheme="minorEastAsia"/>
        </w:rPr>
        <w:t xml:space="preserve">, </w:t>
      </w:r>
      <w:r w:rsidR="0018780D">
        <w:rPr>
          <w:rFonts w:eastAsiaTheme="minorEastAsia"/>
        </w:rPr>
        <w:t xml:space="preserve">better </w:t>
      </w:r>
      <w:r w:rsidR="0018132D">
        <w:rPr>
          <w:rFonts w:eastAsiaTheme="minorEastAsia"/>
        </w:rPr>
        <w:t xml:space="preserve">driving </w:t>
      </w:r>
      <w:r w:rsidR="000706B6">
        <w:rPr>
          <w:rFonts w:eastAsiaTheme="minorEastAsia"/>
        </w:rPr>
        <w:t>style</w:t>
      </w:r>
      <w:r w:rsidR="00C01FD2">
        <w:rPr>
          <w:rFonts w:eastAsiaTheme="minorEastAsia"/>
        </w:rPr>
        <w:t xml:space="preserve"> can effectively reduce </w:t>
      </w:r>
      <w:r w:rsidR="00E33252">
        <w:rPr>
          <w:rFonts w:eastAsiaTheme="minorEastAsia"/>
        </w:rPr>
        <w:t xml:space="preserve">greenhouse gas </w:t>
      </w:r>
      <w:r w:rsidR="00C056B4" w:rsidRPr="000E2BAD">
        <w:rPr>
          <w:rFonts w:eastAsiaTheme="minorEastAsia"/>
        </w:rPr>
        <w:t>emissions</w:t>
      </w:r>
      <w:r w:rsidR="00C056B4">
        <w:rPr>
          <w:rFonts w:eastAsiaTheme="minorEastAsia"/>
        </w:rPr>
        <w:t xml:space="preserve"> as well.</w:t>
      </w:r>
      <w:r w:rsidR="00685210">
        <w:rPr>
          <w:rFonts w:eastAsiaTheme="minorEastAsia"/>
        </w:rPr>
        <w:t xml:space="preserve"> </w:t>
      </w:r>
      <w:r w:rsidR="00685210">
        <w:rPr>
          <w:rFonts w:eastAsiaTheme="minorEastAsia"/>
          <w:noProof/>
        </w:rPr>
        <w:t>Alessandrini et al.</w:t>
      </w:r>
      <w:r w:rsidR="00333F53">
        <w:rPr>
          <w:rFonts w:eastAsiaTheme="minorEastAsia"/>
        </w:rPr>
        <w:t xml:space="preserve"> </w:t>
      </w:r>
      <w:r w:rsidR="001F6FC8" w:rsidRPr="001F6FC8">
        <w:rPr>
          <w:rFonts w:eastAsiaTheme="minorEastAsia"/>
        </w:rPr>
        <w:t xml:space="preserve">have shown that </w:t>
      </w:r>
      <w:r w:rsidR="00E70CFD">
        <w:rPr>
          <w:rFonts w:eastAsiaTheme="minorEastAsia"/>
        </w:rPr>
        <w:t>drivers who</w:t>
      </w:r>
      <w:r w:rsidR="00BF199A">
        <w:rPr>
          <w:rFonts w:eastAsiaTheme="minorEastAsia"/>
        </w:rPr>
        <w:t xml:space="preserve"> push </w:t>
      </w:r>
      <w:r w:rsidR="00BF199A" w:rsidRPr="00BF199A">
        <w:rPr>
          <w:rFonts w:eastAsiaTheme="minorEastAsia"/>
        </w:rPr>
        <w:t>the accelerator pedal</w:t>
      </w:r>
      <w:r w:rsidR="00BF199A" w:rsidRPr="001F6FC8">
        <w:rPr>
          <w:rFonts w:eastAsiaTheme="minorEastAsia"/>
        </w:rPr>
        <w:t xml:space="preserve"> </w:t>
      </w:r>
      <w:r w:rsidR="00BF199A">
        <w:rPr>
          <w:rFonts w:eastAsiaTheme="minorEastAsia"/>
        </w:rPr>
        <w:t>in a steadier way</w:t>
      </w:r>
      <w:r w:rsidR="00E70CFD">
        <w:rPr>
          <w:rFonts w:eastAsiaTheme="minorEastAsia"/>
        </w:rPr>
        <w:t xml:space="preserve"> will </w:t>
      </w:r>
      <w:r w:rsidR="00E70CFD" w:rsidRPr="00BF199A">
        <w:rPr>
          <w:rFonts w:eastAsiaTheme="minorEastAsia"/>
        </w:rPr>
        <w:t>consume and emit less</w:t>
      </w:r>
      <w:r w:rsidR="00685210">
        <w:rPr>
          <w:rFonts w:eastAsiaTheme="minorEastAsia"/>
        </w:rPr>
        <w:t xml:space="preserve"> </w:t>
      </w:r>
      <w:r w:rsidR="00685210">
        <w:rPr>
          <w:rFonts w:eastAsiaTheme="minorEastAsia"/>
        </w:rPr>
        <w:fldChar w:fldCharType="begin"/>
      </w:r>
      <w:r w:rsidR="00685210">
        <w:rPr>
          <w:rFonts w:eastAsiaTheme="minorEastAsia"/>
        </w:rPr>
        <w:instrText xml:space="preserve"> ADDIN EN.CITE &lt;EndNote&gt;&lt;Cite&gt;&lt;Author&gt;Alessandrini&lt;/Author&gt;&lt;Year&gt;2009&lt;/Year&gt;&lt;RecNum&gt;147&lt;/RecNum&gt;&lt;DisplayText&gt;(Alessandrini et al. 2009)&lt;/DisplayText&gt;&lt;record&gt;&lt;rec-number&gt;147&lt;/rec-number&gt;&lt;foreign-keys&gt;&lt;key app="EN" db-id="xx2sdxzxyppx5jedtfkvpvsn9sve2252dadz" timestamp="1612686827"&gt;147&lt;/key&gt;&lt;/foreign-keys&gt;&lt;ref-type name="Journal Article"&gt;17&lt;/ref-type&gt;&lt;contributors&gt;&lt;authors&gt;&lt;author&gt;Alessandrini, Adriano&lt;/author&gt;&lt;author&gt;Orecchini, Fabio&lt;/author&gt;&lt;author&gt;Ortenzi, Fernando&lt;/author&gt;&lt;author&gt;Campbell, Federico Villatico&lt;/author&gt;&lt;/authors&gt;&lt;/contributors&gt;&lt;titles&gt;&lt;title&gt;Drive-style emissions testing on the latest two Honda hybrid technologies&lt;/title&gt;&lt;secondary-title&gt;European Transport Research Review&lt;/secondary-title&gt;&lt;/titles&gt;&lt;periodical&gt;&lt;full-title&gt;European Transport Research Review&lt;/full-title&gt;&lt;/periodical&gt;&lt;pages&gt;57-66&lt;/pages&gt;&lt;volume&gt;1&lt;/volume&gt;&lt;number&gt;2&lt;/number&gt;&lt;dates&gt;&lt;year&gt;2009&lt;/year&gt;&lt;/dates&gt;&lt;isbn&gt;1866-8887&lt;/isbn&gt;&lt;urls&gt;&lt;/urls&gt;&lt;/record&gt;&lt;/Cite&gt;&lt;/EndNote&gt;</w:instrText>
      </w:r>
      <w:r w:rsidR="00685210">
        <w:rPr>
          <w:rFonts w:eastAsiaTheme="minorEastAsia"/>
        </w:rPr>
        <w:fldChar w:fldCharType="separate"/>
      </w:r>
      <w:r w:rsidR="00685210">
        <w:rPr>
          <w:rFonts w:eastAsiaTheme="minorEastAsia"/>
          <w:noProof/>
        </w:rPr>
        <w:t>(Alessandrini et al. 2009)</w:t>
      </w:r>
      <w:r w:rsidR="00685210">
        <w:rPr>
          <w:rFonts w:eastAsiaTheme="minorEastAsia"/>
        </w:rPr>
        <w:fldChar w:fldCharType="end"/>
      </w:r>
      <w:r w:rsidR="00BF199A">
        <w:rPr>
          <w:rFonts w:eastAsiaTheme="minorEastAsia"/>
        </w:rPr>
        <w:t>.</w:t>
      </w:r>
      <w:r w:rsidR="00662120" w:rsidRPr="001C4702">
        <w:rPr>
          <w:rFonts w:eastAsiaTheme="minorEastAsia"/>
        </w:rPr>
        <w:t xml:space="preserve"> </w:t>
      </w:r>
      <w:r w:rsidR="00662120">
        <w:rPr>
          <w:rFonts w:eastAsiaTheme="minorEastAsia"/>
          <w:noProof/>
        </w:rPr>
        <w:t xml:space="preserve">Gao et al. </w:t>
      </w:r>
      <w:r w:rsidR="00662120" w:rsidRPr="001C4702">
        <w:rPr>
          <w:rFonts w:eastAsiaTheme="minorEastAsia"/>
        </w:rPr>
        <w:t xml:space="preserve">analyzed </w:t>
      </w:r>
      <w:r w:rsidR="001C4702" w:rsidRPr="001C4702">
        <w:rPr>
          <w:rFonts w:eastAsiaTheme="minorEastAsia"/>
        </w:rPr>
        <w:t>fuel consumption and NO</w:t>
      </w:r>
      <w:r w:rsidR="001C4702" w:rsidRPr="001C4702">
        <w:rPr>
          <w:rFonts w:eastAsiaTheme="minorEastAsia"/>
          <w:vertAlign w:val="subscript"/>
        </w:rPr>
        <w:t>x</w:t>
      </w:r>
      <w:r w:rsidR="001C4702" w:rsidRPr="001C4702">
        <w:rPr>
          <w:rFonts w:eastAsiaTheme="minorEastAsia"/>
        </w:rPr>
        <w:t xml:space="preserve"> emission characteristics</w:t>
      </w:r>
      <w:r w:rsidR="001C4702">
        <w:rPr>
          <w:rFonts w:eastAsiaTheme="minorEastAsia"/>
        </w:rPr>
        <w:t xml:space="preserve"> </w:t>
      </w:r>
      <w:r w:rsidR="001C4702" w:rsidRPr="001C4702">
        <w:rPr>
          <w:rFonts w:eastAsiaTheme="minorEastAsia"/>
        </w:rPr>
        <w:t>over various scenarios</w:t>
      </w:r>
      <w:r w:rsidR="00012E9F">
        <w:rPr>
          <w:rFonts w:eastAsiaTheme="minorEastAsia"/>
        </w:rPr>
        <w:t xml:space="preserve">, </w:t>
      </w:r>
      <w:r w:rsidR="00012E9F" w:rsidRPr="00012E9F">
        <w:rPr>
          <w:rFonts w:eastAsiaTheme="minorEastAsia"/>
        </w:rPr>
        <w:t>and provided the guidance for eco-driving to achieve cleaner travelling</w:t>
      </w:r>
      <w:r w:rsidR="001C4702" w:rsidRPr="001C4702">
        <w:rPr>
          <w:rFonts w:eastAsiaTheme="minorEastAsia"/>
        </w:rPr>
        <w:t xml:space="preserve"> </w:t>
      </w:r>
      <w:r w:rsidR="00662120">
        <w:rPr>
          <w:rFonts w:eastAsiaTheme="minorEastAsia"/>
        </w:rPr>
        <w:fldChar w:fldCharType="begin"/>
      </w:r>
      <w:r w:rsidR="00662120">
        <w:rPr>
          <w:rFonts w:eastAsiaTheme="minorEastAsia"/>
        </w:rPr>
        <w:instrText xml:space="preserve"> ADDIN EN.CITE &lt;EndNote&gt;&lt;Cite&gt;&lt;Author&gt;Gao&lt;/Author&gt;&lt;Year&gt;2021&lt;/Year&gt;&lt;RecNum&gt;149&lt;/RecNum&gt;&lt;DisplayText&gt;(Gao et al. 2021)&lt;/DisplayText&gt;&lt;record&gt;&lt;rec-number&gt;149&lt;/rec-number&gt;&lt;foreign-keys&gt;&lt;key app="EN" db-id="xx2sdxzxyppx5jedtfkvpvsn9sve2252dadz" timestamp="1612687439"&gt;149&lt;/key&gt;&lt;/foreign-keys&gt;&lt;ref-type name="Journal Article"&gt;17&lt;/ref-type&gt;&lt;contributors&gt;&lt;authors&gt;&lt;author&gt;Gao, Jianbing&lt;/author&gt;&lt;author&gt;Chen, Haibo&lt;/author&gt;&lt;author&gt;Liu, Ye&lt;/author&gt;&lt;author&gt;Li, Ying&lt;/author&gt;&lt;author&gt;Li, Tiezhu&lt;/author&gt;&lt;author&gt;Tu, Ran&lt;/author&gt;&lt;author&gt;Liang, Biao&lt;/author&gt;&lt;author&gt;Ma, Chaochen&lt;/author&gt;&lt;/authors&gt;&lt;/contributors&gt;&lt;titles&gt;&lt;title&gt;The effect of after-treatment techniques on the correlations between driving behaviours and NOx emissions of passenger cars&lt;/title&gt;&lt;secondary-title&gt;Journal of Cleaner Production&lt;/secondary-title&gt;&lt;/titles&gt;&lt;periodical&gt;&lt;full-title&gt;Journal of Cleaner Production&lt;/full-title&gt;&lt;/periodical&gt;&lt;pages&gt;125647&lt;/pages&gt;&lt;volume&gt;288&lt;/volume&gt;&lt;dates&gt;&lt;year&gt;2021&lt;/year&gt;&lt;/dates&gt;&lt;isbn&gt;0959-6526&lt;/isbn&gt;&lt;urls&gt;&lt;/urls&gt;&lt;/record&gt;&lt;/Cite&gt;&lt;/EndNote&gt;</w:instrText>
      </w:r>
      <w:r w:rsidR="00662120">
        <w:rPr>
          <w:rFonts w:eastAsiaTheme="minorEastAsia"/>
        </w:rPr>
        <w:fldChar w:fldCharType="separate"/>
      </w:r>
      <w:r w:rsidR="00662120">
        <w:rPr>
          <w:rFonts w:eastAsiaTheme="minorEastAsia"/>
          <w:noProof/>
        </w:rPr>
        <w:t>(Gao et al. 2021)</w:t>
      </w:r>
      <w:r w:rsidR="00662120">
        <w:rPr>
          <w:rFonts w:eastAsiaTheme="minorEastAsia"/>
        </w:rPr>
        <w:fldChar w:fldCharType="end"/>
      </w:r>
      <w:r w:rsidR="00012E9F">
        <w:rPr>
          <w:rFonts w:eastAsiaTheme="minorEastAsia"/>
        </w:rPr>
        <w:t>.</w:t>
      </w:r>
      <w:r w:rsidR="00450F03">
        <w:rPr>
          <w:rFonts w:eastAsiaTheme="minorEastAsia" w:hint="eastAsia"/>
        </w:rPr>
        <w:t xml:space="preserve"> </w:t>
      </w:r>
      <w:r w:rsidR="008159DB">
        <w:rPr>
          <w:rFonts w:eastAsiaTheme="minorEastAsia"/>
        </w:rPr>
        <w:t>And</w:t>
      </w:r>
      <w:r w:rsidR="008159DB">
        <w:rPr>
          <w:rFonts w:eastAsiaTheme="minorEastAsia"/>
          <w:noProof/>
        </w:rPr>
        <w:t xml:space="preserve"> the influence of driving style on the environment</w:t>
      </w:r>
      <w:r w:rsidR="006B26D0">
        <w:rPr>
          <w:rFonts w:eastAsiaTheme="minorEastAsia"/>
          <w:noProof/>
        </w:rPr>
        <w:t xml:space="preserve"> </w:t>
      </w:r>
      <w:r w:rsidR="00CE686F">
        <w:rPr>
          <w:rFonts w:eastAsiaTheme="minorEastAsia"/>
          <w:noProof/>
        </w:rPr>
        <w:t>has</w:t>
      </w:r>
      <w:r w:rsidR="00192529">
        <w:rPr>
          <w:rFonts w:eastAsiaTheme="minorEastAsia"/>
          <w:noProof/>
        </w:rPr>
        <w:t xml:space="preserve"> finally</w:t>
      </w:r>
      <w:r w:rsidR="00CE686F">
        <w:rPr>
          <w:rFonts w:eastAsiaTheme="minorEastAsia"/>
          <w:noProof/>
        </w:rPr>
        <w:t xml:space="preserve"> been proved</w:t>
      </w:r>
      <w:r w:rsidR="00192529">
        <w:rPr>
          <w:rFonts w:eastAsiaTheme="minorEastAsia"/>
          <w:noProof/>
        </w:rPr>
        <w:t xml:space="preserve"> directly</w:t>
      </w:r>
      <w:r w:rsidR="00CE686F">
        <w:rPr>
          <w:rFonts w:eastAsiaTheme="minorEastAsia"/>
          <w:noProof/>
        </w:rPr>
        <w:t xml:space="preserve"> </w:t>
      </w:r>
      <w:r w:rsidR="006B26D0">
        <w:rPr>
          <w:rFonts w:eastAsiaTheme="minorEastAsia"/>
          <w:noProof/>
        </w:rPr>
        <w:t>by</w:t>
      </w:r>
      <w:r w:rsidR="008159DB">
        <w:rPr>
          <w:rFonts w:eastAsiaTheme="minorEastAsia"/>
          <w:noProof/>
        </w:rPr>
        <w:t xml:space="preserve"> </w:t>
      </w:r>
      <w:r w:rsidR="00CE686F">
        <w:rPr>
          <w:rFonts w:eastAsiaTheme="minorEastAsia"/>
          <w:noProof/>
        </w:rPr>
        <w:t>Alessandrini et al. with</w:t>
      </w:r>
      <w:r w:rsidR="00524C51">
        <w:rPr>
          <w:rFonts w:eastAsiaTheme="minorEastAsia"/>
          <w:noProof/>
        </w:rPr>
        <w:t xml:space="preserve"> an </w:t>
      </w:r>
      <w:r w:rsidR="00524C51" w:rsidRPr="00524C51">
        <w:rPr>
          <w:rFonts w:eastAsiaTheme="minorEastAsia"/>
          <w:noProof/>
        </w:rPr>
        <w:t>on road campaign</w:t>
      </w:r>
      <w:r w:rsidR="00CE686F">
        <w:rPr>
          <w:rFonts w:eastAsiaTheme="minorEastAsia"/>
          <w:noProof/>
        </w:rPr>
        <w:t xml:space="preserve"> </w:t>
      </w:r>
      <w:r w:rsidR="008159DB">
        <w:rPr>
          <w:rFonts w:eastAsiaTheme="minorEastAsia"/>
        </w:rPr>
        <w:fldChar w:fldCharType="begin"/>
      </w:r>
      <w:r w:rsidR="008159DB">
        <w:rPr>
          <w:rFonts w:eastAsiaTheme="minorEastAsia"/>
        </w:rPr>
        <w:instrText xml:space="preserve"> ADDIN EN.CITE &lt;EndNote&gt;&lt;Cite&gt;&lt;Author&gt;Alessandrini&lt;/Author&gt;&lt;Year&gt;2012&lt;/Year&gt;&lt;RecNum&gt;136&lt;/RecNum&gt;&lt;DisplayText&gt;(Alessandrini et al. 2012)&lt;/DisplayText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8159DB">
        <w:rPr>
          <w:rFonts w:eastAsiaTheme="minorEastAsia"/>
        </w:rPr>
        <w:fldChar w:fldCharType="separate"/>
      </w:r>
      <w:r w:rsidR="008159DB">
        <w:rPr>
          <w:rFonts w:eastAsiaTheme="minorEastAsia"/>
          <w:noProof/>
        </w:rPr>
        <w:t>(Alessandrini et al. 2012)</w:t>
      </w:r>
      <w:r w:rsidR="008159DB">
        <w:rPr>
          <w:rFonts w:eastAsiaTheme="minorEastAsia"/>
        </w:rPr>
        <w:fldChar w:fldCharType="end"/>
      </w:r>
      <w:r w:rsidR="00E8493E">
        <w:rPr>
          <w:rFonts w:eastAsiaTheme="minorEastAsia"/>
        </w:rPr>
        <w:t xml:space="preserve">. </w:t>
      </w:r>
    </w:p>
    <w:p w14:paraId="3E0C0F2C" w14:textId="1533681E" w:rsidR="00833D3D" w:rsidRDefault="00BC55E7" w:rsidP="00D17C26">
      <w:pPr>
        <w:rPr>
          <w:rFonts w:eastAsiaTheme="minorEastAsia"/>
        </w:rPr>
      </w:pPr>
      <w:r>
        <w:rPr>
          <w:rFonts w:eastAsiaTheme="minorEastAsia"/>
        </w:rPr>
        <w:t>Therefore, o</w:t>
      </w:r>
      <w:r w:rsidR="001F6FC8" w:rsidRPr="001F6FC8">
        <w:rPr>
          <w:rFonts w:eastAsiaTheme="minorEastAsia"/>
        </w:rPr>
        <w:t>ne of the possible actions to reduce the environmental impact caused by</w:t>
      </w:r>
      <w:r w:rsidR="001F6FC8">
        <w:rPr>
          <w:rFonts w:eastAsiaTheme="minorEastAsia"/>
        </w:rPr>
        <w:t xml:space="preserve"> </w:t>
      </w:r>
      <w:r w:rsidR="001F6FC8" w:rsidRPr="001F6FC8">
        <w:rPr>
          <w:rFonts w:eastAsiaTheme="minorEastAsia"/>
        </w:rPr>
        <w:t>road transport is to educate drivers to adopt a driving style that is as eco-friendly as possible.</w:t>
      </w:r>
      <w:r w:rsidR="00801FA7">
        <w:rPr>
          <w:rFonts w:eastAsiaTheme="minorEastAsia"/>
        </w:rPr>
        <w:t xml:space="preserve"> And we will use </w:t>
      </w:r>
      <w:r w:rsidR="004E51FD" w:rsidRPr="00556035">
        <w:rPr>
          <w:rFonts w:eastAsiaTheme="minorEastAsia"/>
          <w:highlight w:val="yellow"/>
        </w:rPr>
        <w:t>in-car sensor data</w:t>
      </w:r>
      <w:r w:rsidR="00EB11CC">
        <w:rPr>
          <w:rFonts w:eastAsiaTheme="minorEastAsia"/>
        </w:rPr>
        <w:t xml:space="preserve"> and a natural expe</w:t>
      </w:r>
      <w:r w:rsidR="00CE02C3">
        <w:rPr>
          <w:rFonts w:eastAsiaTheme="minorEastAsia"/>
        </w:rPr>
        <w:t>r</w:t>
      </w:r>
      <w:r w:rsidR="00EB11CC">
        <w:rPr>
          <w:rFonts w:eastAsiaTheme="minorEastAsia"/>
        </w:rPr>
        <w:t>iment</w:t>
      </w:r>
      <w:r w:rsidR="004E51FD">
        <w:rPr>
          <w:rFonts w:eastAsiaTheme="minorEastAsia"/>
        </w:rPr>
        <w:t xml:space="preserve"> to build </w:t>
      </w:r>
      <w:r w:rsidR="00912CD8">
        <w:rPr>
          <w:rFonts w:eastAsiaTheme="minorEastAsia"/>
        </w:rPr>
        <w:t xml:space="preserve">regression models to </w:t>
      </w:r>
      <w:r w:rsidR="00B41A39">
        <w:rPr>
          <w:rFonts w:eastAsiaTheme="minorEastAsia"/>
        </w:rPr>
        <w:t>s</w:t>
      </w:r>
      <w:r w:rsidR="00B41A39" w:rsidRPr="00B41A39">
        <w:rPr>
          <w:rFonts w:eastAsiaTheme="minorEastAsia"/>
        </w:rPr>
        <w:t xml:space="preserve">ee how each </w:t>
      </w:r>
      <w:r w:rsidR="00CE176D">
        <w:rPr>
          <w:rFonts w:eastAsiaTheme="minorEastAsia"/>
        </w:rPr>
        <w:t xml:space="preserve">contributing </w:t>
      </w:r>
      <w:r w:rsidR="00A00601">
        <w:rPr>
          <w:rFonts w:eastAsiaTheme="minorEastAsia"/>
        </w:rPr>
        <w:t>factor</w:t>
      </w:r>
      <w:r w:rsidR="00B41A39" w:rsidRPr="00B41A39">
        <w:rPr>
          <w:rFonts w:eastAsiaTheme="minorEastAsia"/>
        </w:rPr>
        <w:t xml:space="preserve"> relates to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B41A39" w:rsidRPr="00B41A39">
        <w:rPr>
          <w:rFonts w:eastAsiaTheme="minorEastAsia"/>
        </w:rPr>
        <w:t xml:space="preserve"> emissions</w:t>
      </w:r>
      <w:r w:rsidR="00B41A39">
        <w:rPr>
          <w:rFonts w:eastAsiaTheme="minorEastAsia"/>
        </w:rPr>
        <w:t>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6701714B" w14:textId="2D5B099B" w:rsidR="003577A5" w:rsidRDefault="00447879" w:rsidP="007621F4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apps</w:t>
      </w:r>
      <w:r w:rsidR="00EC0F7D">
        <w:rPr>
          <w:rFonts w:eastAsiaTheme="minorEastAsia"/>
        </w:rPr>
        <w:t xml:space="preserve"> 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>
        <w:rPr>
          <w:rFonts w:eastAsiaTheme="minorEastAsia"/>
        </w:rPr>
        <w:t xml:space="preserve">has </w:t>
      </w:r>
      <w:r w:rsidR="007D1BF7">
        <w:rPr>
          <w:rFonts w:eastAsiaTheme="minorEastAsia"/>
        </w:rPr>
        <w:t>already existed</w:t>
      </w:r>
      <w:r w:rsidR="00C74065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2565D3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2565D3">
        <w:rPr>
          <w:rFonts w:eastAsiaTheme="minorEastAsia"/>
          <w:noProof/>
        </w:rPr>
        <w:t>(Halepota 2005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>
        <w:rPr>
          <w:rFonts w:eastAsiaTheme="minorEastAsia"/>
        </w:rPr>
        <w:t>a</w:t>
      </w:r>
      <w:r w:rsidR="0037391C">
        <w:rPr>
          <w:rFonts w:eastAsiaTheme="minorEastAsia"/>
        </w:rPr>
        <w:t xml:space="preserve">nd </w:t>
      </w:r>
      <w:r w:rsidR="00395804">
        <w:rPr>
          <w:rFonts w:eastAsiaTheme="minorEastAsia"/>
        </w:rPr>
        <w:t>the theory is</w:t>
      </w:r>
      <w:r w:rsidRPr="00447879">
        <w:rPr>
          <w:rFonts w:eastAsiaTheme="minorEastAsia"/>
        </w:rPr>
        <w:t xml:space="preserve"> 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3C4E04">
        <w:rPr>
          <w:rFonts w:eastAsiaTheme="minorEastAsia"/>
        </w:rPr>
        <w:t xml:space="preserve">Motivational theories are </w:t>
      </w:r>
      <w:r w:rsidR="00D666FF">
        <w:rPr>
          <w:rFonts w:eastAsiaTheme="minorEastAsia"/>
        </w:rPr>
        <w:t xml:space="preserve">such </w:t>
      </w:r>
      <w:r w:rsidR="003C4E04">
        <w:rPr>
          <w:rFonts w:eastAsiaTheme="minorEastAsia"/>
        </w:rPr>
        <w:t>a group of theor</w:t>
      </w:r>
      <w:r w:rsidR="00D666FF">
        <w:rPr>
          <w:rFonts w:eastAsiaTheme="minorEastAsia"/>
        </w:rPr>
        <w:t>ies</w:t>
      </w:r>
      <w:r w:rsidR="00980471">
        <w:rPr>
          <w:rFonts w:eastAsiaTheme="minorEastAsia"/>
        </w:rPr>
        <w:t>,</w:t>
      </w:r>
      <w:r w:rsidR="003C4E04">
        <w:rPr>
          <w:rFonts w:eastAsiaTheme="minorEastAsia"/>
        </w:rPr>
        <w:t xml:space="preserve"> </w:t>
      </w:r>
      <w:r w:rsidR="00980471">
        <w:rPr>
          <w:rFonts w:eastAsiaTheme="minorEastAsia"/>
        </w:rPr>
        <w:t>m</w:t>
      </w:r>
      <w:r w:rsidR="00412174" w:rsidRPr="00412174">
        <w:rPr>
          <w:rFonts w:eastAsiaTheme="minorEastAsia"/>
        </w:rPr>
        <w:t xml:space="preserve">ost </w:t>
      </w:r>
      <w:r w:rsidR="00980471">
        <w:rPr>
          <w:rFonts w:eastAsiaTheme="minorEastAsia"/>
        </w:rPr>
        <w:t>of which</w:t>
      </w:r>
      <w:r w:rsidR="00412174" w:rsidRPr="00412174">
        <w:rPr>
          <w:rFonts w:eastAsiaTheme="minorEastAsia"/>
        </w:rPr>
        <w:t xml:space="preserve"> differentiate between intrinsic and extrinsic factor</w:t>
      </w:r>
      <w:r w:rsidR="006A0FB0">
        <w:rPr>
          <w:rFonts w:eastAsiaTheme="minorEastAsia"/>
        </w:rPr>
        <w:t>s</w:t>
      </w:r>
      <w:r w:rsidR="00FB2697">
        <w:rPr>
          <w:rFonts w:eastAsiaTheme="minorEastAsia" w:hint="eastAsia"/>
        </w:rPr>
        <w:t>:</w:t>
      </w:r>
      <w:r w:rsidR="00FB2697">
        <w:rPr>
          <w:rFonts w:eastAsiaTheme="minorEastAsia"/>
        </w:rPr>
        <w:t xml:space="preserve"> </w:t>
      </w:r>
      <w:r w:rsidR="00FB2697" w:rsidRPr="00975F54">
        <w:rPr>
          <w:rFonts w:eastAsiaTheme="minorEastAsia"/>
        </w:rPr>
        <w:t xml:space="preserve">the former </w:t>
      </w:r>
      <w:proofErr w:type="gramStart"/>
      <w:r w:rsidR="00FB2697" w:rsidRPr="00975F54">
        <w:rPr>
          <w:rFonts w:eastAsiaTheme="minorEastAsia"/>
        </w:rPr>
        <w:t>are</w:t>
      </w:r>
      <w:proofErr w:type="gramEnd"/>
      <w:r w:rsidR="00FB2697" w:rsidRPr="00975F54">
        <w:rPr>
          <w:rFonts w:eastAsiaTheme="minorEastAsia"/>
        </w:rPr>
        <w:t xml:space="preserve"> concerned with </w:t>
      </w:r>
      <w:r w:rsidR="007621F4" w:rsidRPr="007621F4">
        <w:rPr>
          <w:rFonts w:eastAsiaTheme="minorEastAsia"/>
        </w:rPr>
        <w:t>the performance of an activity for no apparent reinforcement</w:t>
      </w:r>
      <w:r w:rsidR="007621F4">
        <w:rPr>
          <w:rFonts w:eastAsiaTheme="minorEastAsia" w:hint="eastAsia"/>
        </w:rPr>
        <w:t xml:space="preserve"> </w:t>
      </w:r>
      <w:r w:rsidR="007621F4" w:rsidRPr="007621F4">
        <w:rPr>
          <w:rFonts w:eastAsiaTheme="minorEastAsia"/>
        </w:rPr>
        <w:t>other than the activity per se</w:t>
      </w:r>
      <w:r w:rsidR="00FB2697" w:rsidRPr="00975F54">
        <w:rPr>
          <w:rFonts w:eastAsiaTheme="minorEastAsia"/>
        </w:rPr>
        <w:t>. Extrinsic motivations focus on the outcome of the activity i.e.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</w:p>
    <w:p w14:paraId="0617C98D" w14:textId="319CCB37" w:rsidR="00A64465" w:rsidRDefault="009B1AF8" w:rsidP="00DF1F53">
      <w:pPr>
        <w:rPr>
          <w:rFonts w:eastAsiaTheme="minorEastAsia"/>
        </w:rPr>
      </w:pPr>
      <w:r>
        <w:rPr>
          <w:rFonts w:eastAsiaTheme="minorEastAsia"/>
        </w:rPr>
        <w:t>I</w:t>
      </w:r>
      <w:r>
        <w:rPr>
          <w:rFonts w:eastAsiaTheme="minorEastAsia" w:hint="eastAsia"/>
        </w:rPr>
        <w:t>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pas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ecades</w:t>
      </w:r>
      <w:r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to </w:t>
      </w:r>
      <w:r w:rsidR="00D9686B">
        <w:rPr>
          <w:rFonts w:eastAsiaTheme="minorEastAsia"/>
        </w:rPr>
        <w:t>account for</w:t>
      </w:r>
      <w:r w:rsidR="000E728C">
        <w:rPr>
          <w:rFonts w:eastAsiaTheme="minorEastAsia"/>
        </w:rPr>
        <w:t xml:space="preserve"> 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Internet 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 xml:space="preserve">(Lee et al. 2005; Moon </w:t>
      </w:r>
      <w:r w:rsidR="00440C4C">
        <w:rPr>
          <w:rFonts w:eastAsiaTheme="minorEastAsia"/>
          <w:noProof/>
        </w:rPr>
        <w:lastRenderedPageBreak/>
        <w:t>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>
        <w:rPr>
          <w:rFonts w:eastAsiaTheme="minorEastAsia"/>
        </w:rPr>
        <w:t xml:space="preserve">And </w:t>
      </w:r>
      <w:r w:rsidR="00210232">
        <w:rPr>
          <w:rFonts w:eastAsiaTheme="minorEastAsia"/>
        </w:rPr>
        <w:t>in the realm of eco-driving</w:t>
      </w:r>
      <w:r w:rsidR="001F0692">
        <w:rPr>
          <w:rFonts w:eastAsiaTheme="minorEastAsia"/>
        </w:rPr>
        <w:t>,</w:t>
      </w:r>
      <w:r w:rsidR="00210232">
        <w:rPr>
          <w:rFonts w:eastAsiaTheme="minorEastAsia"/>
        </w:rPr>
        <w:t xml:space="preserve"> </w:t>
      </w:r>
      <w:r w:rsidR="00966FFC">
        <w:rPr>
          <w:rFonts w:eastAsiaTheme="minorEastAsia"/>
        </w:rPr>
        <w:t xml:space="preserve">referring to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pro-environmental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3E7E5BF" w14:textId="1ACB332F" w:rsidR="00AD23FF" w:rsidRDefault="003914E0" w:rsidP="00DF1F53">
      <w:pPr>
        <w:rPr>
          <w:rFonts w:eastAsiaTheme="minorEastAsia"/>
        </w:rPr>
      </w:pPr>
      <w:r>
        <w:rPr>
          <w:rFonts w:eastAsiaTheme="minorEastAsia"/>
        </w:rPr>
        <w:t xml:space="preserve">Meanwhile, </w:t>
      </w:r>
      <w:r w:rsidR="005744EB">
        <w:rPr>
          <w:rFonts w:eastAsiaTheme="minorEastAsia"/>
        </w:rPr>
        <w:t>p</w:t>
      </w:r>
      <w:r w:rsidR="00D43A80">
        <w:rPr>
          <w:rFonts w:eastAsiaTheme="minorEastAsia"/>
        </w:rPr>
        <w:t>revious research</w:t>
      </w:r>
      <w:r w:rsidR="00AE75EB">
        <w:rPr>
          <w:rFonts w:eastAsiaTheme="minorEastAsia"/>
        </w:rPr>
        <w:t xml:space="preserve"> also</w:t>
      </w:r>
      <w:r w:rsidR="00D43A80">
        <w:rPr>
          <w:rFonts w:eastAsiaTheme="minorEastAsia"/>
        </w:rPr>
        <w:t xml:space="preserve"> </w:t>
      </w:r>
      <w:r w:rsidR="00B225B7">
        <w:rPr>
          <w:rFonts w:eastAsiaTheme="minorEastAsia"/>
        </w:rPr>
        <w:t>points out</w:t>
      </w:r>
      <w:r w:rsidR="00D43A80">
        <w:rPr>
          <w:rFonts w:eastAsiaTheme="minorEastAsia"/>
        </w:rPr>
        <w:t xml:space="preserve"> that</w:t>
      </w:r>
      <w:r>
        <w:rPr>
          <w:rFonts w:eastAsiaTheme="minorEastAsia"/>
        </w:rPr>
        <w:t xml:space="preserve"> </w:t>
      </w:r>
      <w:r w:rsidR="000E548B" w:rsidRPr="000E548B">
        <w:rPr>
          <w:rFonts w:eastAsiaTheme="minorEastAsia"/>
        </w:rPr>
        <w:t>behavior interventions that affect the antecedents of behavior are</w:t>
      </w:r>
      <w:r w:rsidR="000E548B">
        <w:rPr>
          <w:rFonts w:eastAsiaTheme="minorEastAsia" w:hint="eastAsia"/>
        </w:rPr>
        <w:t xml:space="preserve"> </w:t>
      </w:r>
      <w:r w:rsidR="000E548B" w:rsidRPr="000E548B">
        <w:rPr>
          <w:rFonts w:eastAsiaTheme="minorEastAsia"/>
        </w:rPr>
        <w:t>less effective than those that affect consequences</w:t>
      </w:r>
      <w:r w:rsidR="0039128E">
        <w:rPr>
          <w:rFonts w:eastAsiaTheme="minorEastAsia"/>
        </w:rPr>
        <w:t xml:space="preserve"> </w:t>
      </w:r>
      <w:r w:rsidR="0039128E">
        <w:rPr>
          <w:rFonts w:eastAsiaTheme="minorEastAsia"/>
        </w:rPr>
        <w:fldChar w:fldCharType="begin"/>
      </w:r>
      <w:r w:rsidR="0039128E">
        <w:rPr>
          <w:rFonts w:eastAsiaTheme="minorEastAsia"/>
        </w:rPr>
        <w:instrText xml:space="preserve"> ADDIN EN.CITE &lt;EndNote&gt;&lt;Cite&gt;&lt;Author&gt;Flemming&lt;/Author&gt;&lt;Year&gt;2008&lt;/Year&gt;&lt;RecNum&gt;185&lt;/RecNum&gt;&lt;DisplayText&gt;(Flemming et al. 2008)&lt;/DisplayText&gt;&lt;record&gt;&lt;rec-number&gt;185&lt;/rec-number&gt;&lt;foreign-keys&gt;&lt;key app="EN" db-id="xx2sdxzxyppx5jedtfkvpvsn9sve2252dadz" timestamp="1614307720"&gt;185&lt;/key&gt;&lt;/foreign-keys&gt;&lt;ref-type name="Conference Proceedings"&gt;10&lt;/ref-type&gt;&lt;contributors&gt;&lt;authors&gt;&lt;author&gt;Flemming, Scott AC&lt;/author&gt;&lt;author&gt;Hilliard, Antony&lt;/author&gt;&lt;author&gt;Jamieson, Greg A&lt;/author&gt;&lt;/authors&gt;&lt;/contributors&gt;&lt;titles&gt;&lt;title&gt;The need for human factors in the sustainability domain&lt;/title&gt;&lt;secondary-title&gt;Proceedings of the human factors and ergonomics society annual meeting&lt;/secondary-title&gt;&lt;/titles&gt;&lt;pages&gt;748-752&lt;/pages&gt;&lt;volume&gt;52&lt;/volume&gt;&lt;number&gt;11&lt;/number&gt;&lt;dates&gt;&lt;year&gt;2008&lt;/year&gt;&lt;/dates&gt;&lt;publisher&gt;SAGE Publications Sage CA: Los Angeles, CA&lt;/publisher&gt;&lt;isbn&gt;1541-9312&lt;/isbn&gt;&lt;urls&gt;&lt;/urls&gt;&lt;/record&gt;&lt;/Cite&gt;&lt;/EndNote&gt;</w:instrText>
      </w:r>
      <w:r w:rsidR="0039128E">
        <w:rPr>
          <w:rFonts w:eastAsiaTheme="minorEastAsia"/>
        </w:rPr>
        <w:fldChar w:fldCharType="separate"/>
      </w:r>
      <w:r w:rsidR="0039128E">
        <w:rPr>
          <w:rFonts w:eastAsiaTheme="minorEastAsia"/>
          <w:noProof/>
        </w:rPr>
        <w:t>(Flemming et al. 2008)</w:t>
      </w:r>
      <w:r w:rsidR="0039128E">
        <w:rPr>
          <w:rFonts w:eastAsiaTheme="minorEastAsia"/>
        </w:rPr>
        <w:fldChar w:fldCharType="end"/>
      </w:r>
      <w:r w:rsidR="000E548B" w:rsidRPr="000E548B">
        <w:rPr>
          <w:rFonts w:eastAsiaTheme="minorEastAsia"/>
        </w:rPr>
        <w:t>. Antecedent strategies</w:t>
      </w:r>
      <w:r w:rsidR="000E548B">
        <w:rPr>
          <w:rFonts w:eastAsiaTheme="minorEastAsia" w:hint="eastAsia"/>
        </w:rPr>
        <w:t xml:space="preserve"> </w:t>
      </w:r>
      <w:r w:rsidR="000E548B" w:rsidRPr="000E548B">
        <w:rPr>
          <w:rFonts w:eastAsiaTheme="minorEastAsia"/>
        </w:rPr>
        <w:t>aim to modify the determinants of behavior such as attitudes and knowledge, whereas</w:t>
      </w:r>
      <w:r w:rsidR="000E548B">
        <w:rPr>
          <w:rFonts w:eastAsiaTheme="minorEastAsia" w:hint="eastAsia"/>
        </w:rPr>
        <w:t xml:space="preserve"> </w:t>
      </w:r>
      <w:r w:rsidR="000E548B" w:rsidRPr="000E548B">
        <w:rPr>
          <w:rFonts w:eastAsiaTheme="minorEastAsia"/>
        </w:rPr>
        <w:t>consequence strategies aim to incentivize behavior through feedback</w:t>
      </w:r>
      <w:r w:rsidR="003840C5">
        <w:rPr>
          <w:rFonts w:eastAsiaTheme="minorEastAsia"/>
        </w:rPr>
        <w:t xml:space="preserve"> </w:t>
      </w:r>
      <w:r w:rsidR="004B10C3">
        <w:rPr>
          <w:rFonts w:eastAsiaTheme="minorEastAsia"/>
        </w:rPr>
        <w:fldChar w:fldCharType="begin"/>
      </w:r>
      <w:r w:rsidR="004B10C3">
        <w:rPr>
          <w:rFonts w:eastAsiaTheme="minorEastAsia"/>
        </w:rPr>
        <w:instrText xml:space="preserve"> ADDIN EN.CITE &lt;EndNote&gt;&lt;Cite&gt;&lt;Author&gt;Potvin-Bernal&lt;/Author&gt;&lt;Year&gt;2020&lt;/Year&gt;&lt;RecNum&gt;166&lt;/RecNum&gt;&lt;DisplayText&gt;(Potvin-Bernal 2020)&lt;/DisplayText&gt;&lt;record&gt;&lt;rec-number&gt;166&lt;/rec-number&gt;&lt;foreign-keys&gt;&lt;key app="EN" db-id="xx2sdxzxyppx5jedtfkvpvsn9sve2252dadz" timestamp="1614175987"&gt;166&lt;/key&gt;&lt;/foreign-keys&gt;&lt;ref-type name="Thesis"&gt;32&lt;/ref-type&gt;&lt;contributors&gt;&lt;authors&gt;&lt;author&gt;Potvin-Bernal, Julian&lt;/author&gt;&lt;/authors&gt;&lt;/contributors&gt;&lt;titles&gt;&lt;title&gt;Nudging Eco-Driving Behaviour Using Motive Substitution&lt;/title&gt;&lt;/titles&gt;&lt;dates&gt;&lt;year&gt;2020&lt;/year&gt;&lt;/dates&gt;&lt;urls&gt;&lt;/urls&gt;&lt;/record&gt;&lt;/Cite&gt;&lt;/EndNote&gt;</w:instrText>
      </w:r>
      <w:r w:rsidR="004B10C3">
        <w:rPr>
          <w:rFonts w:eastAsiaTheme="minorEastAsia"/>
        </w:rPr>
        <w:fldChar w:fldCharType="separate"/>
      </w:r>
      <w:r w:rsidR="004B10C3">
        <w:rPr>
          <w:rFonts w:eastAsiaTheme="minorEastAsia"/>
          <w:noProof/>
        </w:rPr>
        <w:t>(Potvin-Bernal 2020)</w:t>
      </w:r>
      <w:r w:rsidR="004B10C3">
        <w:rPr>
          <w:rFonts w:eastAsiaTheme="minorEastAsia"/>
        </w:rPr>
        <w:fldChar w:fldCharType="end"/>
      </w:r>
      <w:r w:rsidR="000E548B" w:rsidRPr="000E548B">
        <w:rPr>
          <w:rFonts w:eastAsiaTheme="minorEastAsia"/>
        </w:rPr>
        <w:t>.</w:t>
      </w:r>
    </w:p>
    <w:p w14:paraId="2CC8D12B" w14:textId="1DFD574A" w:rsidR="000B2B06" w:rsidRDefault="00B35668" w:rsidP="00DF1F53">
      <w:pPr>
        <w:rPr>
          <w:rFonts w:eastAsiaTheme="minorEastAsia"/>
        </w:rPr>
      </w:pPr>
      <w:r>
        <w:rPr>
          <w:rFonts w:eastAsiaTheme="minorEastAsia"/>
        </w:rPr>
        <w:t xml:space="preserve">Thus, </w:t>
      </w:r>
      <w:r w:rsidR="001517E2">
        <w:rPr>
          <w:rFonts w:eastAsiaTheme="minorEastAsia"/>
        </w:rPr>
        <w:t>s</w:t>
      </w:r>
      <w:r w:rsidR="001517E2" w:rsidRPr="001517E2">
        <w:rPr>
          <w:rFonts w:eastAsiaTheme="minorEastAsia"/>
        </w:rPr>
        <w:t>ince the goal of our work is to explore the impact of mobile app usage on individual behavior changing,</w:t>
      </w:r>
      <w:r w:rsidR="001517E2">
        <w:rPr>
          <w:rFonts w:eastAsiaTheme="minorEastAsia"/>
        </w:rPr>
        <w:t xml:space="preserve"> </w:t>
      </w:r>
      <w:r w:rsidR="006672FB">
        <w:rPr>
          <w:rFonts w:eastAsiaTheme="minorEastAsia"/>
        </w:rPr>
        <w:t>after u</w:t>
      </w:r>
      <w:r w:rsidR="00974618">
        <w:rPr>
          <w:rFonts w:eastAsiaTheme="minorEastAsia"/>
        </w:rPr>
        <w:t>nderstanding</w:t>
      </w:r>
      <w:r w:rsidR="009530A3">
        <w:rPr>
          <w:rFonts w:eastAsiaTheme="minorEastAsia"/>
        </w:rPr>
        <w:t xml:space="preserve"> humans’ behavioral motivation</w:t>
      </w:r>
      <w:r w:rsidR="00975ABA">
        <w:rPr>
          <w:rFonts w:eastAsiaTheme="minorEastAsia"/>
        </w:rPr>
        <w:t>,</w:t>
      </w:r>
      <w:r w:rsidR="000B3F5E">
        <w:rPr>
          <w:rFonts w:eastAsiaTheme="minorEastAsia"/>
        </w:rPr>
        <w:t xml:space="preserve"> we</w:t>
      </w:r>
      <w:r w:rsidR="00424A9D">
        <w:rPr>
          <w:rFonts w:eastAsiaTheme="minorEastAsia"/>
        </w:rPr>
        <w:t xml:space="preserve"> plan to </w:t>
      </w:r>
      <w:r w:rsidR="00AA79A8">
        <w:rPr>
          <w:rFonts w:eastAsiaTheme="minorEastAsia"/>
        </w:rPr>
        <w:t>design our experiment and explain the results</w:t>
      </w:r>
      <w:r w:rsidR="00E6500E">
        <w:rPr>
          <w:rFonts w:eastAsiaTheme="minorEastAsia"/>
        </w:rPr>
        <w:t xml:space="preserve"> based on the </w:t>
      </w:r>
      <w:r w:rsidR="007D34BA">
        <w:rPr>
          <w:rFonts w:eastAsiaTheme="minorEastAsia"/>
        </w:rPr>
        <w:t xml:space="preserve">prior </w:t>
      </w:r>
      <w:r w:rsidR="00E6500E">
        <w:rPr>
          <w:rFonts w:eastAsiaTheme="minorEastAsia"/>
        </w:rPr>
        <w:t>theories.</w:t>
      </w:r>
      <w:r w:rsidR="0063396D">
        <w:rPr>
          <w:rFonts w:eastAsiaTheme="minorEastAsia"/>
        </w:rPr>
        <w:t xml:space="preserve"> In our research, </w:t>
      </w:r>
      <w:r w:rsidR="00F019AB">
        <w:rPr>
          <w:rFonts w:eastAsiaTheme="minorEastAsia"/>
        </w:rPr>
        <w:t>the pa</w:t>
      </w:r>
      <w:r w:rsidR="00B33DD6">
        <w:rPr>
          <w:rFonts w:eastAsiaTheme="minorEastAsia"/>
        </w:rPr>
        <w:t>r</w:t>
      </w:r>
      <w:r w:rsidR="00F019AB">
        <w:rPr>
          <w:rFonts w:eastAsiaTheme="minorEastAsia"/>
        </w:rPr>
        <w:t>ticipants</w:t>
      </w:r>
      <w:r w:rsidR="00927D69" w:rsidRPr="003B12AE">
        <w:rPr>
          <w:rFonts w:eastAsiaTheme="minorEastAsia"/>
        </w:rPr>
        <w:t xml:space="preserve"> </w:t>
      </w:r>
      <w:r w:rsidR="00927D69">
        <w:rPr>
          <w:rFonts w:eastAsiaTheme="minorEastAsia"/>
        </w:rPr>
        <w:t xml:space="preserve">will </w:t>
      </w:r>
      <w:r w:rsidR="00DF4174">
        <w:rPr>
          <w:rFonts w:eastAsiaTheme="minorEastAsia"/>
        </w:rPr>
        <w:t xml:space="preserve">have access to a mobile app which will </w:t>
      </w:r>
      <w:r w:rsidR="00927D69">
        <w:rPr>
          <w:rFonts w:eastAsiaTheme="minorEastAsia"/>
        </w:rPr>
        <w:t xml:space="preserve">send </w:t>
      </w:r>
      <w:r w:rsidR="00927D69" w:rsidRPr="003B12AE">
        <w:rPr>
          <w:rFonts w:eastAsiaTheme="minorEastAsia"/>
        </w:rPr>
        <w:t>alert</w:t>
      </w:r>
      <w:r w:rsidR="00927D69">
        <w:rPr>
          <w:rFonts w:eastAsiaTheme="minorEastAsia"/>
        </w:rPr>
        <w:t xml:space="preserve"> to</w:t>
      </w:r>
      <w:r w:rsidR="00927D69" w:rsidRPr="003B12AE">
        <w:rPr>
          <w:rFonts w:eastAsiaTheme="minorEastAsia"/>
        </w:rPr>
        <w:t xml:space="preserve"> them when it detects risky driving behavior</w:t>
      </w:r>
      <w:r w:rsidR="00927D69">
        <w:rPr>
          <w:rFonts w:eastAsiaTheme="minorEastAsia"/>
        </w:rPr>
        <w:t>s</w:t>
      </w:r>
      <w:r w:rsidR="00927D69" w:rsidRPr="003B12AE">
        <w:rPr>
          <w:rFonts w:eastAsiaTheme="minorEastAsia"/>
        </w:rPr>
        <w:t xml:space="preserve"> and</w:t>
      </w:r>
      <w:r w:rsidR="00927D69">
        <w:rPr>
          <w:rFonts w:eastAsiaTheme="minorEastAsia"/>
        </w:rPr>
        <w:t xml:space="preserve"> </w:t>
      </w:r>
      <w:r w:rsidR="00927D69" w:rsidRPr="003B12AE">
        <w:rPr>
          <w:rFonts w:eastAsiaTheme="minorEastAsia"/>
        </w:rPr>
        <w:t xml:space="preserve">provide </w:t>
      </w:r>
      <w:r w:rsidR="00927D69" w:rsidRPr="00DE3B42">
        <w:rPr>
          <w:rFonts w:eastAsiaTheme="minorEastAsia"/>
        </w:rPr>
        <w:t>a driving behavior ranking</w:t>
      </w:r>
      <w:r w:rsidR="00927D69" w:rsidRPr="003B12AE">
        <w:rPr>
          <w:rFonts w:eastAsiaTheme="minorEastAsia"/>
        </w:rPr>
        <w:t xml:space="preserve"> at the end of the day</w:t>
      </w:r>
      <w:r w:rsidR="007D07CD">
        <w:rPr>
          <w:rFonts w:eastAsiaTheme="minorEastAsia"/>
        </w:rPr>
        <w:t xml:space="preserve">. </w:t>
      </w:r>
      <w:r w:rsidR="003F0186"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 w:rsidR="003F0186">
        <w:rPr>
          <w:rFonts w:eastAsiaTheme="minorEastAsia"/>
        </w:rPr>
        <w:t>that the app ha</w:t>
      </w:r>
      <w:r w:rsidR="002030D1">
        <w:rPr>
          <w:rFonts w:eastAsiaTheme="minorEastAsia"/>
        </w:rPr>
        <w:t>s</w:t>
      </w:r>
      <w:r w:rsidR="003F0186">
        <w:rPr>
          <w:rFonts w:eastAsiaTheme="minorEastAsia"/>
        </w:rPr>
        <w:t xml:space="preserve"> </w:t>
      </w:r>
      <w:commentRangeStart w:id="12"/>
      <w:r w:rsidR="003F0186">
        <w:rPr>
          <w:rFonts w:eastAsiaTheme="minorEastAsia"/>
        </w:rPr>
        <w:t>feedback and reminder function,</w:t>
      </w:r>
      <w:r w:rsidR="00852316">
        <w:rPr>
          <w:rFonts w:eastAsiaTheme="minorEastAsia"/>
        </w:rPr>
        <w:t xml:space="preserve"> </w:t>
      </w:r>
      <w:commentRangeEnd w:id="12"/>
      <w:r w:rsidR="00482CA1">
        <w:rPr>
          <w:rStyle w:val="a8"/>
        </w:rPr>
        <w:commentReference w:id="12"/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Besides, </w:t>
      </w:r>
      <w:r w:rsidR="00294F57" w:rsidRPr="003D109E">
        <w:rPr>
          <w:rFonts w:eastAsiaTheme="minorEastAsia"/>
          <w:highlight w:val="yellow"/>
        </w:rPr>
        <w:t>the willingness</w:t>
      </w:r>
      <w:r w:rsidR="000079CA" w:rsidRPr="003D109E">
        <w:rPr>
          <w:rFonts w:eastAsiaTheme="minorEastAsia"/>
          <w:highlight w:val="yellow"/>
        </w:rPr>
        <w:t xml:space="preserve"> (intrinsic motivation)</w:t>
      </w:r>
      <w:r w:rsidR="00294F57">
        <w:rPr>
          <w:rFonts w:eastAsiaTheme="minorEastAsia"/>
        </w:rPr>
        <w:t xml:space="preserve"> of using our app</w:t>
      </w:r>
      <w:r w:rsidR="00081456">
        <w:rPr>
          <w:rFonts w:eastAsiaTheme="minorEastAsia"/>
        </w:rPr>
        <w:t xml:space="preserve"> 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vary from person to person</w:t>
      </w:r>
      <w:r w:rsidR="00B77A45">
        <w:rPr>
          <w:rFonts w:eastAsiaTheme="minorEastAsia"/>
        </w:rPr>
        <w:t xml:space="preserve">. </w:t>
      </w:r>
      <w:r w:rsidR="0022218B">
        <w:rPr>
          <w:rFonts w:eastAsiaTheme="minorEastAsia"/>
        </w:rPr>
        <w:t>Thus,</w:t>
      </w:r>
      <w:r w:rsidR="00920824">
        <w:rPr>
          <w:rFonts w:eastAsiaTheme="minorEastAsia"/>
        </w:rPr>
        <w:t xml:space="preserve"> different behavior of app usage can </w:t>
      </w:r>
      <w:r w:rsidR="009826DF">
        <w:rPr>
          <w:rFonts w:eastAsiaTheme="minorEastAsia"/>
        </w:rPr>
        <w:t xml:space="preserve">also </w:t>
      </w:r>
      <w:r w:rsidR="00920824">
        <w:rPr>
          <w:rFonts w:eastAsiaTheme="minorEastAsia"/>
        </w:rPr>
        <w:t>reflect</w:t>
      </w:r>
      <w:r w:rsidR="0022218B">
        <w:rPr>
          <w:rFonts w:eastAsiaTheme="minorEastAsia"/>
        </w:rPr>
        <w:t xml:space="preserve"> different participants’ intrinsic motivation</w:t>
      </w:r>
      <w:r w:rsidR="00920824">
        <w:rPr>
          <w:rFonts w:eastAsiaTheme="minorEastAsia"/>
        </w:rPr>
        <w:t xml:space="preserve"> </w:t>
      </w:r>
      <w:r w:rsidR="0022218B">
        <w:rPr>
          <w:rFonts w:eastAsiaTheme="minorEastAsia"/>
        </w:rPr>
        <w:t>for changing behaviors.</w:t>
      </w:r>
      <w:r w:rsidR="00B24425">
        <w:rPr>
          <w:rFonts w:eastAsiaTheme="minorEastAsia"/>
        </w:rPr>
        <w:t xml:space="preserve"> </w:t>
      </w:r>
    </w:p>
    <w:p w14:paraId="26D69194" w14:textId="7AC97794" w:rsidR="006875AF" w:rsidRPr="00DF1F53" w:rsidRDefault="003D76F3" w:rsidP="00DF1F53">
      <w:pPr>
        <w:rPr>
          <w:rFonts w:eastAsiaTheme="minorEastAsia"/>
        </w:rPr>
      </w:pPr>
      <w:r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 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>the experiment is definitely feasible and reasonable.</w:t>
      </w:r>
    </w:p>
    <w:p w14:paraId="23593FF1" w14:textId="7E57D9B2" w:rsidR="0099769D" w:rsidRDefault="00F83765" w:rsidP="00C07429">
      <w:pPr>
        <w:pStyle w:val="1"/>
      </w:pPr>
      <w:commentRangeStart w:id="13"/>
      <w:r>
        <w:t>E</w:t>
      </w:r>
      <w:r w:rsidRPr="00F83765">
        <w:t xml:space="preserve">xperiment </w:t>
      </w:r>
      <w:r>
        <w:t>D</w:t>
      </w:r>
      <w:r w:rsidRPr="00F83765">
        <w:t xml:space="preserve">esign and </w:t>
      </w:r>
      <w:bookmarkStart w:id="14" w:name="_Hlk64876389"/>
      <w:r>
        <w:t>H</w:t>
      </w:r>
      <w:r w:rsidRPr="00F83765">
        <w:t>ypothe</w:t>
      </w:r>
      <w:r w:rsidR="00937C51">
        <w:t>se</w:t>
      </w:r>
      <w:r w:rsidRPr="00F83765">
        <w:t>s</w:t>
      </w:r>
      <w:bookmarkEnd w:id="14"/>
      <w:r w:rsidR="00402C8A">
        <w:t xml:space="preserve"> Development</w:t>
      </w:r>
      <w:commentRangeEnd w:id="13"/>
      <w:r w:rsidR="00BD386D">
        <w:rPr>
          <w:rStyle w:val="a8"/>
          <w:b w:val="0"/>
          <w:bCs w:val="0"/>
          <w:kern w:val="2"/>
        </w:rPr>
        <w:commentReference w:id="13"/>
      </w:r>
    </w:p>
    <w:p w14:paraId="0B47779B" w14:textId="777CB7D8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</w:p>
    <w:p w14:paraId="2D45CA22" w14:textId="285669E1" w:rsidR="00657FBE" w:rsidRDefault="00613A75" w:rsidP="0091413C">
      <w:pPr>
        <w:spacing w:after="0"/>
        <w:rPr>
          <w:rFonts w:eastAsiaTheme="minorEastAsia"/>
        </w:rPr>
      </w:pPr>
      <w:r>
        <w:rPr>
          <w:rFonts w:eastAsiaTheme="minorEastAsia"/>
        </w:rPr>
        <w:t>W</w:t>
      </w:r>
      <w:r w:rsidR="00E0403D" w:rsidRPr="00E0403D">
        <w:rPr>
          <w:rFonts w:eastAsiaTheme="minorEastAsia"/>
        </w:rPr>
        <w:t xml:space="preserve">e </w:t>
      </w:r>
      <w:r w:rsidR="00821663">
        <w:rPr>
          <w:rFonts w:eastAsiaTheme="minorEastAsia"/>
        </w:rPr>
        <w:t xml:space="preserve">plan to </w:t>
      </w:r>
      <w:r w:rsidR="00E0403D" w:rsidRPr="00E0403D">
        <w:rPr>
          <w:rFonts w:eastAsiaTheme="minorEastAsia"/>
        </w:rPr>
        <w:t xml:space="preserve">use a </w:t>
      </w:r>
      <m:oMath>
        <m:r>
          <w:rPr>
            <w:rFonts w:ascii="Cambria Math" w:eastAsiaTheme="minorEastAsia" w:hAnsi="Cambria Math"/>
          </w:rPr>
          <m:t>2×2</m:t>
        </m:r>
      </m:oMath>
      <w:r w:rsidR="00E0403D" w:rsidRPr="00E0403D">
        <w:rPr>
          <w:rFonts w:eastAsiaTheme="minorEastAsia"/>
        </w:rPr>
        <w:t xml:space="preserve"> factorial experimental design for a total of </w:t>
      </w:r>
      <w:r w:rsidR="003F1095">
        <w:rPr>
          <w:rFonts w:eastAsiaTheme="minorEastAsia"/>
        </w:rPr>
        <w:t>4</w:t>
      </w:r>
      <w:r w:rsidR="00E0403D" w:rsidRPr="00E0403D">
        <w:rPr>
          <w:rFonts w:eastAsiaTheme="minorEastAsia"/>
        </w:rPr>
        <w:t xml:space="preserve"> different groups. The treatments </w:t>
      </w:r>
      <w:r w:rsidR="00821663">
        <w:rPr>
          <w:rFonts w:eastAsiaTheme="minorEastAsia"/>
        </w:rPr>
        <w:t>will be</w:t>
      </w:r>
      <w:r w:rsidR="00E0403D" w:rsidRPr="00E0403D">
        <w:rPr>
          <w:rFonts w:eastAsiaTheme="minorEastAsia"/>
        </w:rPr>
        <w:t xml:space="preserve"> </w:t>
      </w:r>
      <w:r w:rsidR="00865863">
        <w:rPr>
          <w:rFonts w:eastAsiaTheme="minorEastAsia" w:hint="eastAsia"/>
        </w:rPr>
        <w:t>app</w:t>
      </w:r>
      <w:r w:rsidR="00865863">
        <w:rPr>
          <w:rFonts w:eastAsiaTheme="minorEastAsia"/>
        </w:rPr>
        <w:t xml:space="preserve"> usage</w:t>
      </w:r>
      <w:r w:rsidR="00E0403D" w:rsidRPr="00E0403D">
        <w:rPr>
          <w:rFonts w:eastAsiaTheme="minorEastAsia"/>
        </w:rPr>
        <w:t xml:space="preserve"> (</w:t>
      </w:r>
      <w:r w:rsidR="0016039F">
        <w:rPr>
          <w:rFonts w:eastAsiaTheme="minorEastAsia"/>
        </w:rPr>
        <w:t>yes</w:t>
      </w:r>
      <w:r w:rsidR="00E0403D">
        <w:rPr>
          <w:rFonts w:eastAsiaTheme="minorEastAsia" w:hint="eastAsia"/>
        </w:rPr>
        <w:t xml:space="preserve"> </w:t>
      </w:r>
      <w:r w:rsidR="00E0403D" w:rsidRPr="00E0403D">
        <w:rPr>
          <w:rFonts w:eastAsiaTheme="minorEastAsia"/>
        </w:rPr>
        <w:t xml:space="preserve">versus </w:t>
      </w:r>
      <w:r w:rsidR="0016039F">
        <w:rPr>
          <w:rFonts w:eastAsiaTheme="minorEastAsia"/>
        </w:rPr>
        <w:t>no</w:t>
      </w:r>
      <w:r w:rsidR="00E0403D" w:rsidRPr="00E0403D">
        <w:rPr>
          <w:rFonts w:eastAsiaTheme="minorEastAsia"/>
        </w:rPr>
        <w:t xml:space="preserve">), </w:t>
      </w:r>
      <w:r w:rsidR="0016039F">
        <w:rPr>
          <w:rFonts w:eastAsiaTheme="minorEastAsia"/>
        </w:rPr>
        <w:t>and driving experience</w:t>
      </w:r>
      <w:r w:rsidR="00E0403D" w:rsidRPr="00E0403D">
        <w:rPr>
          <w:rFonts w:eastAsiaTheme="minorEastAsia"/>
        </w:rPr>
        <w:t xml:space="preserve"> (</w:t>
      </w:r>
      <w:r w:rsidR="0016039F">
        <w:rPr>
          <w:rFonts w:eastAsiaTheme="minorEastAsia"/>
        </w:rPr>
        <w:t>novice drivers versus experienced drivers</w:t>
      </w:r>
      <w:r w:rsidR="00E0403D" w:rsidRPr="00E0403D">
        <w:rPr>
          <w:rFonts w:eastAsiaTheme="minorEastAsia"/>
        </w:rPr>
        <w:t xml:space="preserve">). </w:t>
      </w:r>
      <w:r w:rsidR="00657FBE" w:rsidRPr="00657FBE">
        <w:rPr>
          <w:rFonts w:eastAsiaTheme="minorEastAsia"/>
        </w:rPr>
        <w:t xml:space="preserve">Our research </w:t>
      </w:r>
      <w:r w:rsidR="00E0489A">
        <w:rPr>
          <w:rFonts w:eastAsiaTheme="minorEastAsia"/>
        </w:rPr>
        <w:t>methodology</w:t>
      </w:r>
      <w:r w:rsidR="00657FBE" w:rsidRPr="00657FBE">
        <w:rPr>
          <w:rFonts w:eastAsiaTheme="minorEastAsia"/>
        </w:rPr>
        <w:t xml:space="preserve"> is illustrated in Figure </w:t>
      </w:r>
      <w:r w:rsidR="00AF376A">
        <w:rPr>
          <w:rFonts w:eastAsiaTheme="minorEastAsia"/>
        </w:rPr>
        <w:t>1</w:t>
      </w:r>
      <w:r w:rsidR="00657FBE" w:rsidRPr="00657FBE">
        <w:rPr>
          <w:rFonts w:eastAsiaTheme="minorEastAsia"/>
        </w:rPr>
        <w:t>.</w:t>
      </w:r>
    </w:p>
    <w:p w14:paraId="16289802" w14:textId="77777777" w:rsidR="00D47D8C" w:rsidRPr="00657FBE" w:rsidRDefault="00D47D8C" w:rsidP="0091413C">
      <w:pPr>
        <w:spacing w:after="0"/>
        <w:rPr>
          <w:rFonts w:eastAsiaTheme="minorEastAsia"/>
        </w:rPr>
      </w:pPr>
    </w:p>
    <w:tbl>
      <w:tblPr>
        <w:tblStyle w:val="af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4E35C4" w:rsidRPr="004E35C4" w14:paraId="0A4EC308" w14:textId="77777777" w:rsidTr="004E35C4">
        <w:tc>
          <w:tcPr>
            <w:tcW w:w="9016" w:type="dxa"/>
          </w:tcPr>
          <w:p w14:paraId="1602F3C6" w14:textId="77777777" w:rsidR="004E35C4" w:rsidRPr="004E35C4" w:rsidRDefault="004E35C4" w:rsidP="00DF0788">
            <w:pPr>
              <w:jc w:val="center"/>
              <w:rPr>
                <w:rFonts w:eastAsiaTheme="minorEastAsia"/>
              </w:rPr>
            </w:pPr>
            <w:commentRangeStart w:id="15"/>
            <w:r w:rsidRPr="004E35C4">
              <w:rPr>
                <w:rFonts w:eastAsiaTheme="minorEastAsia"/>
                <w:noProof/>
              </w:rPr>
              <w:drawing>
                <wp:inline distT="0" distB="0" distL="0" distR="0" wp14:anchorId="6F4F6916" wp14:editId="1AFF317A">
                  <wp:extent cx="4051495" cy="1956077"/>
                  <wp:effectExtent l="0" t="0" r="6350" b="6350"/>
                  <wp:docPr id="2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89887" cy="197461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  <w:commentRangeEnd w:id="15"/>
            <w:r w:rsidR="0080436B">
              <w:rPr>
                <w:rStyle w:val="a8"/>
              </w:rPr>
              <w:commentReference w:id="15"/>
            </w:r>
          </w:p>
        </w:tc>
      </w:tr>
      <w:tr w:rsidR="004E35C4" w:rsidRPr="004E35C4" w14:paraId="3B19FEC4" w14:textId="77777777" w:rsidTr="004E35C4">
        <w:tc>
          <w:tcPr>
            <w:tcW w:w="9016" w:type="dxa"/>
          </w:tcPr>
          <w:p w14:paraId="0A9CC40E" w14:textId="1E64EAF0" w:rsidR="004E35C4" w:rsidRPr="004E35C4" w:rsidRDefault="004E35C4" w:rsidP="00DF0788">
            <w:pPr>
              <w:jc w:val="center"/>
              <w:rPr>
                <w:rFonts w:eastAsiaTheme="minorEastAsia"/>
                <w:b/>
                <w:bCs/>
              </w:rPr>
            </w:pPr>
            <w:r w:rsidRPr="004E35C4">
              <w:rPr>
                <w:b/>
                <w:bCs/>
              </w:rPr>
              <w:t>Figure 1.</w:t>
            </w:r>
            <w:r>
              <w:rPr>
                <w:b/>
                <w:bCs/>
              </w:rPr>
              <w:t xml:space="preserve"> </w:t>
            </w:r>
            <w:r w:rsidRPr="004E35C4">
              <w:rPr>
                <w:rFonts w:eastAsiaTheme="minorEastAsia"/>
                <w:b/>
                <w:bCs/>
              </w:rPr>
              <w:t>Research Methodology</w:t>
            </w:r>
          </w:p>
        </w:tc>
      </w:tr>
    </w:tbl>
    <w:p w14:paraId="51A848B8" w14:textId="33C50278" w:rsidR="001E27D9" w:rsidRDefault="00D10562" w:rsidP="001E27D9">
      <w:pPr>
        <w:rPr>
          <w:rFonts w:eastAsiaTheme="minorEastAsia"/>
        </w:rPr>
      </w:pPr>
      <w:r>
        <w:rPr>
          <w:rFonts w:eastAsiaTheme="minorEastAsia"/>
        </w:rPr>
        <w:t xml:space="preserve">Before the natural experiment, we will first </w:t>
      </w:r>
      <w:r w:rsidR="00A139DD">
        <w:rPr>
          <w:rFonts w:eastAsiaTheme="minorEastAsia"/>
        </w:rPr>
        <w:t xml:space="preserve">carry out a questionnaire survey to </w:t>
      </w:r>
      <w:r w:rsidR="007847B8">
        <w:rPr>
          <w:rFonts w:eastAsiaTheme="minorEastAsia"/>
        </w:rPr>
        <w:t xml:space="preserve">record </w:t>
      </w:r>
      <w:r w:rsidR="00CD75A5">
        <w:rPr>
          <w:rFonts w:eastAsiaTheme="minorEastAsia"/>
        </w:rPr>
        <w:t>some demographic variables such as</w:t>
      </w:r>
      <w:r w:rsidR="00516DD9">
        <w:rPr>
          <w:rFonts w:eastAsiaTheme="minorEastAsia"/>
        </w:rPr>
        <w:t xml:space="preserve"> the participants’</w:t>
      </w:r>
      <w:r w:rsidR="00CD75A5">
        <w:rPr>
          <w:rFonts w:eastAsiaTheme="minorEastAsia"/>
        </w:rPr>
        <w:t xml:space="preserve"> age</w:t>
      </w:r>
      <w:r w:rsidR="009D3D92">
        <w:rPr>
          <w:rFonts w:eastAsiaTheme="minorEastAsia"/>
        </w:rPr>
        <w:t>,</w:t>
      </w:r>
      <w:r w:rsidR="001C0FC0">
        <w:rPr>
          <w:rFonts w:eastAsiaTheme="minorEastAsia"/>
        </w:rPr>
        <w:t xml:space="preserve"> </w:t>
      </w:r>
      <w:r w:rsidR="00CD75A5">
        <w:rPr>
          <w:rFonts w:eastAsiaTheme="minorEastAsia"/>
        </w:rPr>
        <w:t>gender</w:t>
      </w:r>
      <w:r w:rsidR="009D3D92">
        <w:rPr>
          <w:rFonts w:eastAsiaTheme="minorEastAsia"/>
        </w:rPr>
        <w:t xml:space="preserve"> and driving experience</w:t>
      </w:r>
      <w:r w:rsidR="001C0FC0">
        <w:rPr>
          <w:rFonts w:eastAsiaTheme="minorEastAsia"/>
        </w:rPr>
        <w:t>.</w:t>
      </w:r>
      <w:r w:rsidR="007D04DD" w:rsidRPr="007D04DD">
        <w:rPr>
          <w:rFonts w:hint="eastAsia"/>
        </w:rPr>
        <w:t xml:space="preserve"> </w:t>
      </w:r>
      <w:r w:rsidR="004C60DE">
        <w:rPr>
          <w:rFonts w:eastAsiaTheme="minorEastAsia"/>
        </w:rPr>
        <w:t>In the experiment, w</w:t>
      </w:r>
      <w:r w:rsidR="007D04DD">
        <w:rPr>
          <w:rFonts w:eastAsiaTheme="minorEastAsia"/>
        </w:rPr>
        <w:t xml:space="preserve">e’ll mainly tested two </w:t>
      </w:r>
      <w:commentRangeStart w:id="16"/>
      <w:r w:rsidR="007D04DD">
        <w:rPr>
          <w:rFonts w:eastAsiaTheme="minorEastAsia"/>
        </w:rPr>
        <w:t>instruments</w:t>
      </w:r>
      <w:commentRangeEnd w:id="16"/>
      <w:r w:rsidR="007D04DD">
        <w:rPr>
          <w:rStyle w:val="a8"/>
        </w:rPr>
        <w:commentReference w:id="16"/>
      </w:r>
      <w:r w:rsidR="007D04DD">
        <w:rPr>
          <w:rFonts w:eastAsiaTheme="minorEastAsia"/>
        </w:rPr>
        <w:t xml:space="preserve">. </w:t>
      </w:r>
      <w:r w:rsidR="009C67D8">
        <w:rPr>
          <w:rFonts w:eastAsiaTheme="minorEastAsia"/>
        </w:rPr>
        <w:t>O</w:t>
      </w:r>
      <w:r w:rsidR="009C67D8">
        <w:rPr>
          <w:rFonts w:eastAsiaTheme="minorEastAsia" w:hint="eastAsia"/>
        </w:rPr>
        <w:t>ne</w:t>
      </w:r>
      <w:r w:rsidR="009C67D8">
        <w:rPr>
          <w:rFonts w:eastAsiaTheme="minorEastAsia"/>
        </w:rPr>
        <w:t xml:space="preserve"> is</w:t>
      </w:r>
      <w:r w:rsidR="002E644D">
        <w:rPr>
          <w:rFonts w:eastAsiaTheme="minorEastAsia"/>
        </w:rPr>
        <w:t xml:space="preserve"> </w:t>
      </w:r>
      <w:r w:rsidR="004E7CEB">
        <w:rPr>
          <w:rFonts w:eastAsiaTheme="minorEastAsia"/>
        </w:rPr>
        <w:t xml:space="preserve">the drivers’ </w:t>
      </w:r>
      <w:r w:rsidR="000732CD">
        <w:rPr>
          <w:rFonts w:eastAsiaTheme="minorEastAsia"/>
        </w:rPr>
        <w:t xml:space="preserve">intrinsic motivation for </w:t>
      </w:r>
      <w:r w:rsidR="004B356C">
        <w:rPr>
          <w:rFonts w:eastAsiaTheme="minorEastAsia"/>
        </w:rPr>
        <w:t>driving in a better manner</w:t>
      </w:r>
      <w:r w:rsidR="002B2B33">
        <w:rPr>
          <w:rFonts w:eastAsiaTheme="minorEastAsia"/>
        </w:rPr>
        <w:t>,</w:t>
      </w:r>
      <w:r w:rsidR="007D04DD" w:rsidRPr="007D04DD">
        <w:rPr>
          <w:rFonts w:eastAsiaTheme="minorEastAsia"/>
        </w:rPr>
        <w:t xml:space="preserve"> </w:t>
      </w:r>
      <w:r w:rsidR="001D1344">
        <w:rPr>
          <w:rFonts w:eastAsiaTheme="minorEastAsia"/>
        </w:rPr>
        <w:t>and</w:t>
      </w:r>
      <w:r w:rsidR="009962BD">
        <w:rPr>
          <w:rFonts w:eastAsiaTheme="minorEastAsia"/>
        </w:rPr>
        <w:t xml:space="preserve"> </w:t>
      </w:r>
      <w:r w:rsidR="007D04DD" w:rsidRPr="007D04DD">
        <w:rPr>
          <w:rFonts w:eastAsiaTheme="minorEastAsia"/>
        </w:rPr>
        <w:t xml:space="preserve">another </w:t>
      </w:r>
      <w:r w:rsidR="00305B79">
        <w:rPr>
          <w:rFonts w:eastAsiaTheme="minorEastAsia"/>
        </w:rPr>
        <w:t>will</w:t>
      </w:r>
      <w:r w:rsidR="00751D34">
        <w:rPr>
          <w:rFonts w:eastAsiaTheme="minorEastAsia"/>
        </w:rPr>
        <w:t xml:space="preserve"> show</w:t>
      </w:r>
      <w:r w:rsidR="00AC051E">
        <w:rPr>
          <w:rFonts w:eastAsiaTheme="minorEastAsia"/>
        </w:rPr>
        <w:t xml:space="preserve"> </w:t>
      </w:r>
      <w:r w:rsidR="00F517D5">
        <w:rPr>
          <w:rFonts w:eastAsiaTheme="minorEastAsia"/>
        </w:rPr>
        <w:t xml:space="preserve">the </w:t>
      </w:r>
      <w:r w:rsidR="00AC051E">
        <w:rPr>
          <w:rFonts w:eastAsiaTheme="minorEastAsia"/>
        </w:rPr>
        <w:t>extrinsic factor</w:t>
      </w:r>
      <w:r w:rsidR="008B0010">
        <w:rPr>
          <w:rFonts w:eastAsiaTheme="minorEastAsia"/>
        </w:rPr>
        <w:t xml:space="preserve"> </w:t>
      </w:r>
      <w:r w:rsidR="008B0010">
        <w:rPr>
          <w:rFonts w:eastAsiaTheme="minorEastAsia" w:hint="eastAsia"/>
        </w:rPr>
        <w:t>t</w:t>
      </w:r>
      <w:r w:rsidR="008B0010">
        <w:rPr>
          <w:rFonts w:eastAsiaTheme="minorEastAsia"/>
        </w:rPr>
        <w:t xml:space="preserve">o encourage drivers to </w:t>
      </w:r>
      <w:r w:rsidR="00E751B7">
        <w:rPr>
          <w:rFonts w:eastAsiaTheme="minorEastAsia"/>
        </w:rPr>
        <w:t>driving better</w:t>
      </w:r>
      <w:r w:rsidR="001D1344">
        <w:rPr>
          <w:rFonts w:eastAsiaTheme="minorEastAsia" w:hint="eastAsia"/>
        </w:rPr>
        <w:t>.</w:t>
      </w:r>
      <w:r w:rsidR="001D1344">
        <w:rPr>
          <w:rFonts w:eastAsiaTheme="minorEastAsia"/>
        </w:rPr>
        <w:t xml:space="preserve"> </w:t>
      </w:r>
      <w:r w:rsidR="00994AF4">
        <w:rPr>
          <w:rFonts w:eastAsiaTheme="minorEastAsia"/>
        </w:rPr>
        <w:t xml:space="preserve">We are to </w:t>
      </w:r>
      <w:r w:rsidR="00EF7499" w:rsidRPr="00EF7499">
        <w:rPr>
          <w:rFonts w:eastAsiaTheme="minorEastAsia"/>
        </w:rPr>
        <w:lastRenderedPageBreak/>
        <w:t xml:space="preserve">conduct </w:t>
      </w:r>
      <w:r w:rsidR="00EF7499">
        <w:rPr>
          <w:rFonts w:eastAsiaTheme="minorEastAsia"/>
        </w:rPr>
        <w:t xml:space="preserve">our </w:t>
      </w:r>
      <w:r w:rsidR="00EF7499" w:rsidRPr="00EF7499">
        <w:rPr>
          <w:rFonts w:eastAsiaTheme="minorEastAsia"/>
        </w:rPr>
        <w:t>experiment in the following order</w:t>
      </w:r>
      <w:r w:rsidR="00EF7499">
        <w:rPr>
          <w:rFonts w:eastAsiaTheme="minorEastAsia"/>
        </w:rPr>
        <w:t>:</w:t>
      </w:r>
    </w:p>
    <w:p w14:paraId="1EB5C2FD" w14:textId="542EC220" w:rsidR="007E476C" w:rsidRDefault="00144B5D" w:rsidP="007E476C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 w:rsidRPr="00144B5D">
        <w:rPr>
          <w:rFonts w:eastAsiaTheme="minorEastAsia" w:cs="Times New Roman"/>
        </w:rPr>
        <w:t xml:space="preserve">According to </w:t>
      </w:r>
      <w:r w:rsidR="00CC7F73">
        <w:rPr>
          <w:rFonts w:eastAsiaTheme="minorEastAsia" w:cs="Times New Roman"/>
        </w:rPr>
        <w:t xml:space="preserve">previous research, we </w:t>
      </w:r>
      <w:r w:rsidR="00CC7F73" w:rsidRPr="00CC7F73">
        <w:rPr>
          <w:rFonts w:eastAsiaTheme="minorEastAsia" w:cs="Times New Roman"/>
        </w:rPr>
        <w:t>distinguish novice drivers from experienced drivers</w:t>
      </w:r>
      <w:r w:rsidR="00CC7F73">
        <w:rPr>
          <w:rFonts w:eastAsiaTheme="minorEastAsia" w:cs="Times New Roman"/>
        </w:rPr>
        <w:t xml:space="preserve"> </w:t>
      </w:r>
      <w:r w:rsidR="00D77F08">
        <w:rPr>
          <w:rFonts w:eastAsiaTheme="minorEastAsia" w:cs="Times New Roman"/>
        </w:rPr>
        <w:t xml:space="preserve">by </w:t>
      </w:r>
      <w:r w:rsidR="00C10BDE">
        <w:rPr>
          <w:rFonts w:eastAsiaTheme="minorEastAsia" w:cs="Times New Roman"/>
        </w:rPr>
        <w:t xml:space="preserve">their </w:t>
      </w:r>
      <w:r w:rsidR="00D77F08">
        <w:rPr>
          <w:rFonts w:eastAsiaTheme="minorEastAsia" w:cs="Times New Roman"/>
        </w:rPr>
        <w:t>driving experience. The d</w:t>
      </w:r>
      <w:r w:rsidRPr="00144B5D">
        <w:rPr>
          <w:rFonts w:eastAsiaTheme="minorEastAsia" w:cs="Times New Roman"/>
        </w:rPr>
        <w:t xml:space="preserve">rivers </w:t>
      </w:r>
      <w:r w:rsidR="00DB30F9">
        <w:rPr>
          <w:rFonts w:eastAsiaTheme="minorEastAsia" w:cs="Times New Roman"/>
        </w:rPr>
        <w:t>will be</w:t>
      </w:r>
      <w:r w:rsidRPr="00144B5D">
        <w:rPr>
          <w:rFonts w:eastAsiaTheme="minorEastAsia" w:cs="Times New Roman"/>
        </w:rPr>
        <w:t xml:space="preserve"> automatically divided into Group1 (novice drivers) and Group2 (experienced drivers) bounded by the median of all drivers</w:t>
      </w:r>
      <w:r>
        <w:rPr>
          <w:rFonts w:eastAsiaTheme="minorEastAsia" w:cs="Times New Roman"/>
        </w:rPr>
        <w:t>’ driving experience</w:t>
      </w:r>
      <w:r w:rsidR="009B1472">
        <w:rPr>
          <w:rFonts w:eastAsiaTheme="minorEastAsia" w:cs="Times New Roman"/>
        </w:rPr>
        <w:t xml:space="preserve"> </w:t>
      </w:r>
      <w:r w:rsidR="000B7C87">
        <w:rPr>
          <w:rFonts w:eastAsiaTheme="minorEastAsia" w:cs="Times New Roman"/>
        </w:rPr>
        <w:fldChar w:fldCharType="begin"/>
      </w:r>
      <w:r w:rsidR="000B7C87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0B7C87">
        <w:rPr>
          <w:rFonts w:eastAsiaTheme="minorEastAsia" w:cs="Times New Roman"/>
        </w:rPr>
        <w:fldChar w:fldCharType="separate"/>
      </w:r>
      <w:r w:rsidR="000B7C87">
        <w:rPr>
          <w:rFonts w:eastAsiaTheme="minorEastAsia" w:cs="Times New Roman"/>
          <w:noProof/>
        </w:rPr>
        <w:t>(Brown and Groeger 1988; Underwood et al. 2003)</w:t>
      </w:r>
      <w:r w:rsidR="000B7C87">
        <w:rPr>
          <w:rFonts w:eastAsiaTheme="minorEastAsia" w:cs="Times New Roman"/>
        </w:rPr>
        <w:fldChar w:fldCharType="end"/>
      </w:r>
      <w:r w:rsidRPr="00144B5D">
        <w:rPr>
          <w:rFonts w:eastAsiaTheme="minorEastAsia" w:cs="Times New Roman"/>
        </w:rPr>
        <w:t>.</w:t>
      </w:r>
    </w:p>
    <w:p w14:paraId="61BB5262" w14:textId="16F0282A" w:rsidR="00E016E3" w:rsidRPr="00E016E3" w:rsidRDefault="00C74FC2" w:rsidP="003C3C30">
      <w:pPr>
        <w:pStyle w:val="a7"/>
        <w:numPr>
          <w:ilvl w:val="0"/>
          <w:numId w:val="5"/>
        </w:numPr>
        <w:ind w:firstLineChars="0"/>
        <w:rPr>
          <w:rFonts w:eastAsiaTheme="minorEastAsia"/>
        </w:rPr>
      </w:pPr>
      <w:r w:rsidRPr="00C74FC2">
        <w:rPr>
          <w:rFonts w:eastAsiaTheme="minorEastAsia" w:cs="Times New Roman"/>
        </w:rPr>
        <w:t xml:space="preserve">In each </w:t>
      </w:r>
      <w:r>
        <w:rPr>
          <w:rFonts w:eastAsiaTheme="minorEastAsia" w:cs="Times New Roman"/>
        </w:rPr>
        <w:t>separate</w:t>
      </w:r>
      <w:r w:rsidRPr="00C74FC2">
        <w:rPr>
          <w:rFonts w:eastAsiaTheme="minorEastAsia" w:cs="Times New Roman"/>
        </w:rPr>
        <w:t xml:space="preserve"> group, different behaviors</w:t>
      </w:r>
      <w:r>
        <w:rPr>
          <w:rFonts w:eastAsiaTheme="minorEastAsia" w:cs="Times New Roman"/>
        </w:rPr>
        <w:t xml:space="preserve"> of app usage</w:t>
      </w:r>
      <w:r w:rsidRPr="00C74FC2">
        <w:rPr>
          <w:rFonts w:eastAsiaTheme="minorEastAsia" w:cs="Times New Roman"/>
        </w:rPr>
        <w:t xml:space="preserve"> (</w:t>
      </w:r>
      <w:r>
        <w:rPr>
          <w:rFonts w:eastAsiaTheme="minorEastAsia" w:cs="Times New Roman"/>
        </w:rPr>
        <w:t>whether have use</w:t>
      </w:r>
      <w:r w:rsidR="00E45A61">
        <w:rPr>
          <w:rFonts w:eastAsiaTheme="minorEastAsia" w:cs="Times New Roman"/>
        </w:rPr>
        <w:t>d</w:t>
      </w:r>
      <w:r>
        <w:rPr>
          <w:rFonts w:eastAsiaTheme="minorEastAsia" w:cs="Times New Roman"/>
        </w:rPr>
        <w:t xml:space="preserve"> or not</w:t>
      </w:r>
      <w:r w:rsidRPr="00C74FC2">
        <w:rPr>
          <w:rFonts w:eastAsiaTheme="minorEastAsia" w:cs="Times New Roman"/>
        </w:rPr>
        <w:t xml:space="preserve">) </w:t>
      </w:r>
      <w:r>
        <w:rPr>
          <w:rFonts w:eastAsiaTheme="minorEastAsia" w:cs="Times New Roman"/>
        </w:rPr>
        <w:t>in a given day will be</w:t>
      </w:r>
      <w:r w:rsidRPr="00C74FC2">
        <w:rPr>
          <w:rFonts w:eastAsiaTheme="minorEastAsia" w:cs="Times New Roman"/>
        </w:rPr>
        <w:t xml:space="preserve"> observed</w:t>
      </w:r>
      <w:r w:rsidR="005E0BCD">
        <w:rPr>
          <w:rFonts w:eastAsiaTheme="minorEastAsia" w:cs="Times New Roman"/>
        </w:rPr>
        <w:t>. A</w:t>
      </w:r>
      <w:r w:rsidRPr="00C74FC2">
        <w:rPr>
          <w:rFonts w:eastAsiaTheme="minorEastAsia" w:cs="Times New Roman"/>
        </w:rPr>
        <w:t xml:space="preserve">nd </w:t>
      </w:r>
      <w:r w:rsidR="00C3270E">
        <w:rPr>
          <w:rFonts w:eastAsiaTheme="minorEastAsia" w:cs="Times New Roman" w:hint="eastAsia"/>
        </w:rPr>
        <w:t>then</w:t>
      </w:r>
      <w:r w:rsidR="00C3270E">
        <w:rPr>
          <w:rFonts w:eastAsiaTheme="minorEastAsia" w:cs="Times New Roman"/>
        </w:rPr>
        <w:t xml:space="preserve"> </w:t>
      </w:r>
      <w:r w:rsidR="00C3270E" w:rsidRPr="001C7592">
        <w:rPr>
          <w:rFonts w:eastAsiaTheme="minorEastAsia" w:cs="Times New Roman"/>
        </w:rPr>
        <w:t xml:space="preserve">in the two groups of drivers using and not using </w:t>
      </w:r>
      <w:r w:rsidR="00C3270E">
        <w:rPr>
          <w:rFonts w:eastAsiaTheme="minorEastAsia" w:cs="Times New Roman"/>
        </w:rPr>
        <w:t>app</w:t>
      </w:r>
      <w:r w:rsidR="00301468">
        <w:rPr>
          <w:rFonts w:eastAsiaTheme="minorEastAsia" w:cs="Times New Roman"/>
        </w:rPr>
        <w:t>,</w:t>
      </w:r>
      <w:r w:rsidRPr="00C74FC2">
        <w:rPr>
          <w:rFonts w:eastAsiaTheme="minorEastAsia" w:cs="Times New Roman"/>
        </w:rPr>
        <w:t xml:space="preserve"> driving behavior before and after using </w:t>
      </w:r>
      <w:r w:rsidR="001C7592">
        <w:rPr>
          <w:rFonts w:eastAsiaTheme="minorEastAsia" w:cs="Times New Roman"/>
        </w:rPr>
        <w:t>the app</w:t>
      </w:r>
      <w:r w:rsidRPr="00C74FC2">
        <w:rPr>
          <w:rFonts w:eastAsiaTheme="minorEastAsia" w:cs="Times New Roman"/>
        </w:rPr>
        <w:t xml:space="preserve"> w</w:t>
      </w:r>
      <w:r w:rsidR="001C7592">
        <w:rPr>
          <w:rFonts w:eastAsiaTheme="minorEastAsia" w:cs="Times New Roman"/>
        </w:rPr>
        <w:t>ill be</w:t>
      </w:r>
      <w:r w:rsidRPr="00C74FC2">
        <w:rPr>
          <w:rFonts w:eastAsiaTheme="minorEastAsia" w:cs="Times New Roman"/>
        </w:rPr>
        <w:t xml:space="preserve"> measured and recorded </w:t>
      </w:r>
      <w:r w:rsidR="001C7592" w:rsidRPr="001C7592">
        <w:rPr>
          <w:rFonts w:eastAsiaTheme="minorEastAsia" w:cs="Times New Roman"/>
        </w:rPr>
        <w:t>respectively.</w:t>
      </w:r>
    </w:p>
    <w:p w14:paraId="1D26D75E" w14:textId="0E40C01C" w:rsidR="00457CA4" w:rsidRPr="00A93F07" w:rsidRDefault="00D2143A" w:rsidP="003C3C30">
      <w:pPr>
        <w:pStyle w:val="a7"/>
        <w:numPr>
          <w:ilvl w:val="0"/>
          <w:numId w:val="5"/>
        </w:numPr>
        <w:ind w:firstLineChars="0"/>
        <w:rPr>
          <w:rFonts w:eastAsiaTheme="minorEastAsia"/>
        </w:rPr>
      </w:pPr>
      <w:r>
        <w:rPr>
          <w:rFonts w:eastAsiaTheme="minorEastAsia" w:cs="Times New Roman"/>
        </w:rPr>
        <w:t>Finally, we will a</w:t>
      </w:r>
      <w:r w:rsidR="00CF5944">
        <w:rPr>
          <w:rFonts w:eastAsiaTheme="minorEastAsia" w:cs="Times New Roman" w:hint="eastAsia"/>
        </w:rPr>
        <w:t>ssess</w:t>
      </w:r>
      <w:r w:rsidR="00CF5944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the</w:t>
      </w:r>
      <w:r w:rsidR="00672192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impact</w:t>
      </w:r>
      <w:r w:rsidR="00672192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of</w:t>
      </w:r>
      <w:r w:rsidR="00672192">
        <w:rPr>
          <w:rFonts w:eastAsiaTheme="minorEastAsia" w:cs="Times New Roman"/>
        </w:rPr>
        <w:t xml:space="preserve"> </w:t>
      </w:r>
      <w:r w:rsidR="00CF5944">
        <w:rPr>
          <w:rFonts w:eastAsiaTheme="minorEastAsia" w:cs="Times New Roman" w:hint="eastAsia"/>
        </w:rPr>
        <w:t>a</w:t>
      </w:r>
      <w:r w:rsidR="00CF5944">
        <w:rPr>
          <w:rFonts w:eastAsiaTheme="minorEastAsia" w:cs="Times New Roman"/>
        </w:rPr>
        <w:t>pp</w:t>
      </w:r>
      <w:r w:rsidR="00672192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usage</w:t>
      </w:r>
      <w:r w:rsidR="004D2C8E">
        <w:rPr>
          <w:rFonts w:eastAsiaTheme="minorEastAsia" w:cs="Times New Roman"/>
        </w:rPr>
        <w:t xml:space="preserve"> on individual behavior changing</w:t>
      </w:r>
      <w:r w:rsidR="00672192">
        <w:rPr>
          <w:rFonts w:eastAsiaTheme="minorEastAsia" w:cs="Times New Roman"/>
        </w:rPr>
        <w:t>.</w:t>
      </w:r>
    </w:p>
    <w:p w14:paraId="2BC7C8AC" w14:textId="216D6F69" w:rsidR="00A93F07" w:rsidRPr="00A93F07" w:rsidRDefault="00A93F07" w:rsidP="00A93F07">
      <w:pPr>
        <w:pStyle w:val="2"/>
      </w:pPr>
      <w:r w:rsidRPr="00A93F07">
        <w:t>Hypotheses Development</w:t>
      </w:r>
    </w:p>
    <w:p w14:paraId="6D17D1D9" w14:textId="21BC753A" w:rsidR="00516DD9" w:rsidRPr="00E22FAE" w:rsidRDefault="00A3674B" w:rsidP="00516DD9">
      <w:pPr>
        <w:rPr>
          <w:rFonts w:eastAsiaTheme="minorEastAsia"/>
        </w:rPr>
      </w:pPr>
      <w:r>
        <w:rPr>
          <w:rFonts w:eastAsiaTheme="minorEastAsia"/>
        </w:rPr>
        <w:t>As t</w:t>
      </w:r>
      <w:r w:rsidRPr="0037776B">
        <w:rPr>
          <w:rFonts w:eastAsiaTheme="minorEastAsia"/>
        </w:rPr>
        <w:t>he zero-risk model</w:t>
      </w:r>
      <w:r>
        <w:rPr>
          <w:rFonts w:eastAsiaTheme="minorEastAsia"/>
        </w:rPr>
        <w:t xml:space="preserve"> predicts, </w:t>
      </w:r>
      <w:r w:rsidRPr="0037776B">
        <w:rPr>
          <w:rFonts w:eastAsiaTheme="minorEastAsia"/>
        </w:rPr>
        <w:t>increasing driving experience and exposure to traffic increases the sense of subjective control and decreases the sense of subjective risk while decreasing concern for safety aspects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827250">
        <w:rPr>
          <w:rFonts w:eastAsiaTheme="minorEastAsia"/>
        </w:rPr>
        <w:instrText xml:space="preserve"> ADDIN EN.CITE &lt;EndNote&gt;&lt;Cite&gt;&lt;Author&gt;Näätänen&lt;/Author&gt;&lt;Year&gt;1976&lt;/Year&gt;&lt;RecNum&gt;188&lt;/RecNum&gt;&lt;DisplayText&gt;(Näätänen and Summala 1976)&lt;/DisplayText&gt;&lt;record&gt;&lt;rec-number&gt;188&lt;/rec-number&gt;&lt;foreign-keys&gt;&lt;key app="EN" db-id="xx2sdxzxyppx5jedtfkvpvsn9sve2252dadz" timestamp="1614331089"&gt;188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 w:rsidR="00827250">
        <w:rPr>
          <w:rFonts w:eastAsiaTheme="minorEastAsia"/>
          <w:noProof/>
        </w:rPr>
        <w:t>(Näätänen and Summala 1976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C72C21">
        <w:rPr>
          <w:rFonts w:eastAsiaTheme="minorEastAsia"/>
        </w:rPr>
        <w:t>The results of p</w:t>
      </w:r>
      <w:r w:rsidR="006B5CD6">
        <w:rPr>
          <w:rFonts w:eastAsiaTheme="minorEastAsia"/>
        </w:rPr>
        <w:t xml:space="preserve">revious studies </w:t>
      </w:r>
      <w:r w:rsidR="00553524">
        <w:rPr>
          <w:rFonts w:eastAsiaTheme="minorEastAsia"/>
        </w:rPr>
        <w:t>verify</w:t>
      </w:r>
      <w:r w:rsidR="006B5CD6">
        <w:rPr>
          <w:rFonts w:eastAsiaTheme="minorEastAsia"/>
        </w:rPr>
        <w:t xml:space="preserve"> that</w:t>
      </w:r>
      <w:r>
        <w:rPr>
          <w:rFonts w:eastAsiaTheme="minorEastAsia"/>
        </w:rPr>
        <w:t xml:space="preserve"> drivers with less driving experience tend to behave worse than experienced drivers but be more concerned about</w:t>
      </w:r>
      <w:r w:rsidR="0065128F">
        <w:rPr>
          <w:rFonts w:eastAsiaTheme="minorEastAsia"/>
        </w:rPr>
        <w:t xml:space="preserve"> </w:t>
      </w:r>
      <w:r w:rsidR="005B1D14">
        <w:rPr>
          <w:rFonts w:eastAsiaTheme="minorEastAsia"/>
        </w:rPr>
        <w:t>driving safe</w:t>
      </w:r>
      <w:r w:rsidR="00B70AB1">
        <w:rPr>
          <w:rFonts w:eastAsiaTheme="minorEastAsia"/>
        </w:rPr>
        <w:t xml:space="preserve"> </w:t>
      </w:r>
      <w:r w:rsidR="005809FF">
        <w:rPr>
          <w:rFonts w:eastAsiaTheme="minorEastAsia"/>
        </w:rPr>
        <w:t xml:space="preserve">and more motivated to improve their driving behavior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Lajunen and Summala 1995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360CAA">
        <w:rPr>
          <w:rFonts w:eastAsiaTheme="minorEastAsia"/>
        </w:rPr>
        <w:t>Th</w:t>
      </w:r>
      <w:r w:rsidR="00A53571">
        <w:rPr>
          <w:rFonts w:eastAsiaTheme="minorEastAsia"/>
        </w:rPr>
        <w:t>us</w:t>
      </w:r>
      <w:r w:rsidR="002B36B4">
        <w:rPr>
          <w:rFonts w:eastAsiaTheme="minorEastAsia"/>
        </w:rPr>
        <w:t>, we hypothesize</w:t>
      </w:r>
      <w:r w:rsidR="00516DD9" w:rsidRPr="00AC7789">
        <w:rPr>
          <w:rFonts w:eastAsiaTheme="minorEastAsia"/>
        </w:rPr>
        <w:t>:</w:t>
      </w:r>
    </w:p>
    <w:p w14:paraId="3A7BC4CE" w14:textId="15CAAC19" w:rsidR="00516DD9" w:rsidRDefault="00B00D06" w:rsidP="001E27D9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>H</w:t>
      </w:r>
      <w:r w:rsidR="00567166">
        <w:rPr>
          <w:rFonts w:eastAsiaTheme="minorEastAsia" w:cs="Times New Roman"/>
        </w:rPr>
        <w:t>1</w:t>
      </w:r>
      <w:r>
        <w:rPr>
          <w:rFonts w:eastAsiaTheme="minorEastAsia" w:cs="Times New Roman"/>
        </w:rPr>
        <w:t xml:space="preserve">: </w:t>
      </w:r>
      <w:commentRangeStart w:id="17"/>
      <w:r>
        <w:rPr>
          <w:rFonts w:eastAsiaTheme="minorEastAsia" w:cs="Times New Roman"/>
        </w:rPr>
        <w:t>Drivers with less driving experience (novice drivers)</w:t>
      </w:r>
      <w:r w:rsidR="004E5A2F">
        <w:rPr>
          <w:rFonts w:eastAsiaTheme="minorEastAsia" w:cs="Times New Roman"/>
        </w:rPr>
        <w:t xml:space="preserve"> </w:t>
      </w:r>
      <w:r w:rsidR="004E5A2F">
        <w:rPr>
          <w:rFonts w:eastAsiaTheme="minorEastAsia" w:cs="Times New Roman" w:hint="eastAsia"/>
        </w:rPr>
        <w:t>will</w:t>
      </w:r>
      <w:r>
        <w:rPr>
          <w:rFonts w:eastAsiaTheme="minorEastAsia" w:cs="Times New Roman"/>
        </w:rPr>
        <w:t xml:space="preserve"> </w:t>
      </w:r>
      <w:r w:rsidR="009C7AD7">
        <w:rPr>
          <w:rFonts w:eastAsiaTheme="minorEastAsia" w:cs="Times New Roman" w:hint="eastAsia"/>
        </w:rPr>
        <w:t>use</w:t>
      </w:r>
      <w:r w:rsidR="009C7AD7">
        <w:rPr>
          <w:rFonts w:eastAsiaTheme="minorEastAsia" w:cs="Times New Roman"/>
        </w:rPr>
        <w:t xml:space="preserve"> </w:t>
      </w:r>
      <w:r w:rsidR="004C60E3">
        <w:rPr>
          <w:rFonts w:eastAsiaTheme="minorEastAsia" w:cs="Times New Roman" w:hint="eastAsia"/>
        </w:rPr>
        <w:t>the</w:t>
      </w:r>
      <w:r w:rsidR="004C60E3">
        <w:rPr>
          <w:rFonts w:eastAsiaTheme="minorEastAsia" w:cs="Times New Roman"/>
        </w:rPr>
        <w:t xml:space="preserve"> </w:t>
      </w:r>
      <w:r w:rsidR="004C60E3">
        <w:rPr>
          <w:rFonts w:eastAsiaTheme="minorEastAsia" w:cs="Times New Roman" w:hint="eastAsia"/>
        </w:rPr>
        <w:t>mobile</w:t>
      </w:r>
      <w:r w:rsidR="004C60E3">
        <w:rPr>
          <w:rFonts w:eastAsiaTheme="minorEastAsia" w:cs="Times New Roman"/>
        </w:rPr>
        <w:t xml:space="preserve"> </w:t>
      </w:r>
      <w:r w:rsidR="004C60E3">
        <w:rPr>
          <w:rFonts w:eastAsiaTheme="minorEastAsia" w:cs="Times New Roman" w:hint="eastAsia"/>
        </w:rPr>
        <w:t>app</w:t>
      </w:r>
      <w:r w:rsidR="004C60E3">
        <w:rPr>
          <w:rFonts w:eastAsiaTheme="minorEastAsia" w:cs="Times New Roman"/>
        </w:rPr>
        <w:t xml:space="preserve"> </w:t>
      </w:r>
      <w:r w:rsidR="004C60E3">
        <w:rPr>
          <w:rFonts w:eastAsiaTheme="minorEastAsia" w:cs="Times New Roman" w:hint="eastAsia"/>
        </w:rPr>
        <w:t>more</w:t>
      </w:r>
      <w:r w:rsidR="0010091E">
        <w:rPr>
          <w:rFonts w:eastAsiaTheme="minorEastAsia" w:cs="Times New Roman"/>
        </w:rPr>
        <w:t>.</w:t>
      </w:r>
      <w:commentRangeEnd w:id="17"/>
      <w:r w:rsidR="00BB64CD">
        <w:rPr>
          <w:rStyle w:val="a8"/>
        </w:rPr>
        <w:commentReference w:id="17"/>
      </w:r>
    </w:p>
    <w:p w14:paraId="6E74BE51" w14:textId="146F7894" w:rsidR="00E31D6F" w:rsidRPr="00D734EA" w:rsidRDefault="00DE2FE2" w:rsidP="00D734EA">
      <w:pPr>
        <w:rPr>
          <w:rFonts w:eastAsiaTheme="minorEastAsia" w:cs="Times New Roman"/>
        </w:rPr>
      </w:pPr>
      <w:r w:rsidRPr="00D734EA">
        <w:rPr>
          <w:rFonts w:eastAsiaTheme="minorEastAsia" w:cs="Times New Roman"/>
        </w:rPr>
        <w:t xml:space="preserve">As </w:t>
      </w:r>
      <w:r w:rsidR="00FF32D9" w:rsidRPr="00D734EA">
        <w:rPr>
          <w:rFonts w:eastAsiaTheme="minorEastAsia" w:cs="Times New Roman"/>
        </w:rPr>
        <w:t xml:space="preserve">is </w:t>
      </w:r>
      <w:r w:rsidRPr="00D734EA">
        <w:rPr>
          <w:rFonts w:eastAsiaTheme="minorEastAsia" w:cs="Times New Roman"/>
        </w:rPr>
        <w:t>mentioned before, t</w:t>
      </w:r>
      <w:r w:rsidR="00821E32" w:rsidRPr="00D734EA">
        <w:rPr>
          <w:rFonts w:eastAsiaTheme="minorEastAsia" w:cs="Times New Roman"/>
        </w:rPr>
        <w:t xml:space="preserve">he </w:t>
      </w:r>
      <w:r w:rsidR="002C3169" w:rsidRPr="00D734EA">
        <w:rPr>
          <w:rFonts w:eastAsiaTheme="minorEastAsia" w:cs="Times New Roman"/>
        </w:rPr>
        <w:t xml:space="preserve">mobile </w:t>
      </w:r>
      <w:r w:rsidR="00985DC7" w:rsidRPr="00D734EA">
        <w:rPr>
          <w:rFonts w:eastAsiaTheme="minorEastAsia" w:cs="Times New Roman"/>
        </w:rPr>
        <w:t>a</w:t>
      </w:r>
      <w:r w:rsidR="00821E32" w:rsidRPr="00D734EA">
        <w:rPr>
          <w:rFonts w:eastAsiaTheme="minorEastAsia" w:cs="Times New Roman"/>
        </w:rPr>
        <w:t xml:space="preserve">pp </w:t>
      </w:r>
      <w:r w:rsidR="00E957D0" w:rsidRPr="00D734EA">
        <w:rPr>
          <w:rFonts w:eastAsiaTheme="minorEastAsia" w:cs="Times New Roman"/>
        </w:rPr>
        <w:t>provide</w:t>
      </w:r>
      <w:r w:rsidR="00FF32D9" w:rsidRPr="00D734EA">
        <w:rPr>
          <w:rFonts w:eastAsiaTheme="minorEastAsia" w:cs="Times New Roman"/>
        </w:rPr>
        <w:t>s</w:t>
      </w:r>
      <w:r w:rsidR="00821E32" w:rsidRPr="00D734EA">
        <w:rPr>
          <w:rFonts w:eastAsiaTheme="minorEastAsia" w:cs="Times New Roman"/>
        </w:rPr>
        <w:t xml:space="preserve"> alert</w:t>
      </w:r>
      <w:r w:rsidR="00E957D0" w:rsidRPr="00D734EA">
        <w:rPr>
          <w:rFonts w:eastAsiaTheme="minorEastAsia" w:cs="Times New Roman"/>
        </w:rPr>
        <w:t>s</w:t>
      </w:r>
      <w:r w:rsidR="00821E32" w:rsidRPr="00D734EA">
        <w:rPr>
          <w:rFonts w:eastAsiaTheme="minorEastAsia" w:cs="Times New Roman"/>
        </w:rPr>
        <w:t xml:space="preserve"> </w:t>
      </w:r>
      <w:r w:rsidR="00E957D0" w:rsidRPr="00D734EA">
        <w:rPr>
          <w:rFonts w:eastAsiaTheme="minorEastAsia" w:cs="Times New Roman"/>
        </w:rPr>
        <w:t xml:space="preserve">and feedback on </w:t>
      </w:r>
      <w:r w:rsidR="00821E32" w:rsidRPr="00D734EA">
        <w:rPr>
          <w:rFonts w:eastAsiaTheme="minorEastAsia" w:cs="Times New Roman"/>
        </w:rPr>
        <w:t xml:space="preserve">driving performance </w:t>
      </w:r>
      <w:r w:rsidR="00FF32D9" w:rsidRPr="00D734EA">
        <w:rPr>
          <w:rFonts w:eastAsiaTheme="minorEastAsia" w:cs="Times New Roman"/>
        </w:rPr>
        <w:t>every day</w:t>
      </w:r>
      <w:r w:rsidR="00821E32" w:rsidRPr="00D734EA">
        <w:rPr>
          <w:rFonts w:eastAsiaTheme="minorEastAsia" w:cs="Times New Roman"/>
        </w:rPr>
        <w:t>.</w:t>
      </w:r>
      <w:r w:rsidR="00E31D6F" w:rsidRPr="00D734EA">
        <w:rPr>
          <w:rFonts w:eastAsiaTheme="minorEastAsia" w:cs="Times New Roman"/>
        </w:rPr>
        <w:t xml:space="preserve"> </w:t>
      </w:r>
      <w:r w:rsidR="00FF32D9" w:rsidRPr="00D734EA">
        <w:rPr>
          <w:rFonts w:eastAsiaTheme="minorEastAsia" w:cs="Times New Roman"/>
        </w:rPr>
        <w:t xml:space="preserve">According to motivational theories, as a form of extrinsic motivation, </w:t>
      </w:r>
      <w:r w:rsidR="00030E79" w:rsidRPr="00D734EA">
        <w:rPr>
          <w:rFonts w:eastAsiaTheme="minorEastAsia" w:cs="Times New Roman" w:hint="eastAsia"/>
        </w:rPr>
        <w:t>the</w:t>
      </w:r>
      <w:r w:rsidR="00030E79" w:rsidRPr="00D734EA">
        <w:rPr>
          <w:rFonts w:eastAsiaTheme="minorEastAsia" w:cs="Times New Roman"/>
        </w:rPr>
        <w:t xml:space="preserve"> </w:t>
      </w:r>
      <w:r w:rsidR="00030E79" w:rsidRPr="00D734EA">
        <w:rPr>
          <w:rFonts w:eastAsiaTheme="minorEastAsia" w:cs="Times New Roman" w:hint="eastAsia"/>
        </w:rPr>
        <w:t>mobile</w:t>
      </w:r>
      <w:r w:rsidR="00030E79" w:rsidRPr="00D734EA">
        <w:rPr>
          <w:rFonts w:eastAsiaTheme="minorEastAsia" w:cs="Times New Roman"/>
        </w:rPr>
        <w:t xml:space="preserve"> </w:t>
      </w:r>
      <w:r w:rsidR="00FF32D9" w:rsidRPr="00D734EA">
        <w:rPr>
          <w:rFonts w:eastAsiaTheme="minorEastAsia" w:cs="Times New Roman"/>
        </w:rPr>
        <w:t>a</w:t>
      </w:r>
      <w:r w:rsidR="00030E79" w:rsidRPr="00D734EA">
        <w:rPr>
          <w:rFonts w:eastAsiaTheme="minorEastAsia" w:cs="Times New Roman" w:hint="eastAsia"/>
        </w:rPr>
        <w:t>pp</w:t>
      </w:r>
      <w:r w:rsidR="00E31D6F" w:rsidRPr="00D734EA">
        <w:rPr>
          <w:rFonts w:eastAsiaTheme="minorEastAsia" w:cs="Times New Roman"/>
        </w:rPr>
        <w:t xml:space="preserve"> </w:t>
      </w:r>
      <w:r w:rsidR="00900440" w:rsidRPr="00D734EA">
        <w:rPr>
          <w:rFonts w:eastAsiaTheme="minorEastAsia" w:cs="Times New Roman"/>
        </w:rPr>
        <w:t xml:space="preserve">probably </w:t>
      </w:r>
      <w:r w:rsidR="00E31D6F" w:rsidRPr="00D734EA">
        <w:rPr>
          <w:rFonts w:eastAsiaTheme="minorEastAsia" w:cs="Times New Roman"/>
        </w:rPr>
        <w:t xml:space="preserve">could </w:t>
      </w:r>
      <w:r w:rsidR="00FF32D9" w:rsidRPr="00D734EA">
        <w:rPr>
          <w:rFonts w:eastAsiaTheme="minorEastAsia" w:cs="Times New Roman"/>
        </w:rPr>
        <w:t>help</w:t>
      </w:r>
      <w:r w:rsidR="002746DD" w:rsidRPr="00D734EA">
        <w:rPr>
          <w:rFonts w:eastAsiaTheme="minorEastAsia" w:cs="Times New Roman"/>
        </w:rPr>
        <w:t xml:space="preserve"> cut down the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2746DD" w:rsidRPr="00D734EA">
        <w:rPr>
          <w:rFonts w:eastAsiaTheme="minorEastAsia" w:cs="Times New Roman"/>
        </w:rPr>
        <w:t xml:space="preserve"> emissions</w:t>
      </w:r>
      <w:r w:rsidR="00E31D6F" w:rsidRPr="00D734EA">
        <w:rPr>
          <w:rFonts w:eastAsiaTheme="minorEastAsia" w:cs="Times New Roman"/>
        </w:rPr>
        <w:t xml:space="preserve"> by </w:t>
      </w:r>
      <w:r w:rsidR="0022068F" w:rsidRPr="00D734EA">
        <w:rPr>
          <w:rFonts w:eastAsiaTheme="minorEastAsia" w:cs="Times New Roman"/>
        </w:rPr>
        <w:t>informing</w:t>
      </w:r>
      <w:r w:rsidR="00E31D6F" w:rsidRPr="00D734EA">
        <w:rPr>
          <w:rFonts w:eastAsiaTheme="minorEastAsia" w:cs="Times New Roman"/>
        </w:rPr>
        <w:t xml:space="preserve"> </w:t>
      </w:r>
      <w:r w:rsidR="00692ED8" w:rsidRPr="00D734EA">
        <w:rPr>
          <w:rFonts w:eastAsiaTheme="minorEastAsia" w:cs="Times New Roman"/>
        </w:rPr>
        <w:t>driver</w:t>
      </w:r>
      <w:r w:rsidR="00E31D6F" w:rsidRPr="00D734EA">
        <w:rPr>
          <w:rFonts w:eastAsiaTheme="minorEastAsia" w:cs="Times New Roman"/>
        </w:rPr>
        <w:t xml:space="preserve">s </w:t>
      </w:r>
      <w:r w:rsidR="0022068F" w:rsidRPr="00D734EA">
        <w:rPr>
          <w:rFonts w:eastAsiaTheme="minorEastAsia" w:cs="Times New Roman"/>
        </w:rPr>
        <w:t>of</w:t>
      </w:r>
      <w:r w:rsidR="00E31D6F" w:rsidRPr="00D734EA">
        <w:rPr>
          <w:rFonts w:eastAsiaTheme="minorEastAsia" w:cs="Times New Roman"/>
        </w:rPr>
        <w:t xml:space="preserve"> </w:t>
      </w:r>
      <w:r w:rsidR="0022068F" w:rsidRPr="00D734EA">
        <w:rPr>
          <w:rFonts w:eastAsiaTheme="minorEastAsia" w:cs="Times New Roman"/>
        </w:rPr>
        <w:t>their</w:t>
      </w:r>
      <w:r w:rsidR="00144F6C" w:rsidRPr="00D734EA">
        <w:rPr>
          <w:rFonts w:eastAsiaTheme="minorEastAsia" w:cs="Times New Roman"/>
        </w:rPr>
        <w:t xml:space="preserve"> driving behavior</w:t>
      </w:r>
      <w:r w:rsidR="00FF32D9" w:rsidRPr="00D734EA">
        <w:rPr>
          <w:rFonts w:eastAsiaTheme="minorEastAsia" w:cs="Times New Roman"/>
        </w:rPr>
        <w:t>s</w:t>
      </w:r>
      <w:r w:rsidR="00E31D6F" w:rsidRPr="00D734EA">
        <w:rPr>
          <w:rFonts w:eastAsiaTheme="minorEastAsia" w:cs="Times New Roman"/>
        </w:rPr>
        <w:t>. Thus</w:t>
      </w:r>
      <w:r w:rsidR="00900440" w:rsidRPr="00D734EA">
        <w:rPr>
          <w:rFonts w:eastAsiaTheme="minorEastAsia" w:cs="Times New Roman"/>
        </w:rPr>
        <w:t>,</w:t>
      </w:r>
      <w:r w:rsidR="00FF32D9" w:rsidRPr="00D734EA">
        <w:rPr>
          <w:rFonts w:eastAsiaTheme="minorEastAsia" w:cs="Times New Roman"/>
        </w:rPr>
        <w:t xml:space="preserve"> </w:t>
      </w:r>
      <w:r w:rsidR="00E31D6F" w:rsidRPr="00D734EA">
        <w:rPr>
          <w:rFonts w:eastAsiaTheme="minorEastAsia" w:cs="Times New Roman"/>
        </w:rPr>
        <w:t>we hypothesize:</w:t>
      </w:r>
    </w:p>
    <w:p w14:paraId="16D2A884" w14:textId="23A42FBD" w:rsidR="00F23D5A" w:rsidRDefault="00B86527" w:rsidP="00F23D5A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 w:hint="eastAsia"/>
        </w:rPr>
        <w:t>H</w:t>
      </w:r>
      <w:r w:rsidR="00C06EEF">
        <w:rPr>
          <w:rFonts w:eastAsiaTheme="minorEastAsia" w:cs="Times New Roman"/>
        </w:rPr>
        <w:t>2</w:t>
      </w:r>
      <w:r>
        <w:rPr>
          <w:rFonts w:eastAsiaTheme="minorEastAsia" w:cs="Times New Roman"/>
        </w:rPr>
        <w:t>:</w:t>
      </w:r>
      <w:r w:rsidR="004D0F88">
        <w:rPr>
          <w:rFonts w:eastAsiaTheme="minorEastAsia" w:cs="Times New Roman"/>
        </w:rPr>
        <w:t xml:space="preserve"> </w:t>
      </w:r>
      <w:r w:rsidR="000019F4">
        <w:rPr>
          <w:rFonts w:eastAsiaTheme="minorEastAsia"/>
        </w:rPr>
        <w:t>M</w:t>
      </w:r>
      <w:r w:rsidR="00A6790B" w:rsidRPr="00DB6630">
        <w:rPr>
          <w:rFonts w:eastAsiaTheme="minorEastAsia"/>
        </w:rPr>
        <w:t xml:space="preserve">obile </w:t>
      </w:r>
      <w:r w:rsidR="003C7C5E">
        <w:rPr>
          <w:rFonts w:eastAsiaTheme="minorEastAsia" w:hint="eastAsia"/>
        </w:rPr>
        <w:t>a</w:t>
      </w:r>
      <w:r w:rsidR="00A6790B" w:rsidRPr="00DB6630">
        <w:rPr>
          <w:rFonts w:eastAsiaTheme="minorEastAsia"/>
        </w:rPr>
        <w:t xml:space="preserve">pp </w:t>
      </w:r>
      <w:r w:rsidR="00A6790B">
        <w:rPr>
          <w:rFonts w:eastAsiaTheme="minorEastAsia" w:hint="eastAsia"/>
        </w:rPr>
        <w:t>u</w:t>
      </w:r>
      <w:r w:rsidR="00A6790B" w:rsidRPr="00DB6630">
        <w:rPr>
          <w:rFonts w:eastAsiaTheme="minorEastAsia"/>
        </w:rPr>
        <w:t>sage</w:t>
      </w:r>
      <w:r w:rsidR="005B5571">
        <w:rPr>
          <w:rFonts w:eastAsiaTheme="minorEastAsia"/>
        </w:rPr>
        <w:t xml:space="preserve"> behavior of driver</w:t>
      </w:r>
      <w:r w:rsidR="00E03A9A">
        <w:rPr>
          <w:rFonts w:eastAsiaTheme="minorEastAsia"/>
        </w:rPr>
        <w:t>s</w:t>
      </w:r>
      <w:r w:rsidR="00DA14FC" w:rsidRPr="00DA14FC">
        <w:rPr>
          <w:rFonts w:eastAsiaTheme="minorEastAsia" w:cs="Times New Roman"/>
        </w:rPr>
        <w:t xml:space="preserve"> is positively correlated with</w:t>
      </w:r>
      <w:r w:rsidR="005B5571" w:rsidRPr="005B5571">
        <w:t xml:space="preserve"> </w:t>
      </w:r>
      <w:r w:rsidR="005B5571" w:rsidRPr="005B5571">
        <w:rPr>
          <w:rFonts w:eastAsiaTheme="minorEastAsia" w:cs="Times New Roman"/>
        </w:rPr>
        <w:t>individual level environmental impacts (</w:t>
      </w:r>
      <w:r w:rsidR="006E053F">
        <w:rPr>
          <w:rFonts w:eastAsiaTheme="minorEastAsia" w:cs="Times New Roman"/>
        </w:rPr>
        <w:t xml:space="preserve">measured with </w:t>
      </w:r>
      <w:r w:rsidR="005B5571">
        <w:rPr>
          <w:rFonts w:eastAsiaTheme="minorEastAsia" w:cs="Times New Roman"/>
        </w:rPr>
        <w:t>t</w:t>
      </w:r>
      <w:r w:rsidR="005B5571" w:rsidRPr="005B5571">
        <w:rPr>
          <w:rFonts w:eastAsiaTheme="minorEastAsia" w:cs="Times New Roman"/>
        </w:rPr>
        <w:t xml:space="preserve">otal daily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5B5571" w:rsidRPr="005B5571">
        <w:rPr>
          <w:rFonts w:eastAsiaTheme="minorEastAsia" w:cs="Times New Roman"/>
        </w:rPr>
        <w:t xml:space="preserve"> emissions</w:t>
      </w:r>
      <w:r w:rsidR="000E3959">
        <w:rPr>
          <w:rFonts w:eastAsiaTheme="minorEastAsia" w:cs="Times New Roman"/>
        </w:rPr>
        <w:t xml:space="preserve"> amounts</w:t>
      </w:r>
      <w:r w:rsidR="005B5571" w:rsidRPr="005B5571">
        <w:rPr>
          <w:rFonts w:eastAsiaTheme="minorEastAsia" w:cs="Times New Roman"/>
        </w:rPr>
        <w:t>)</w:t>
      </w:r>
      <w:r w:rsidR="00DA14FC" w:rsidRPr="00DA14FC">
        <w:rPr>
          <w:rFonts w:eastAsiaTheme="minorEastAsia" w:cs="Times New Roman"/>
        </w:rPr>
        <w:t>.</w:t>
      </w:r>
    </w:p>
    <w:p w14:paraId="11B0D884" w14:textId="1483A202" w:rsidR="00920A34" w:rsidRPr="00EC716E" w:rsidRDefault="00920A34" w:rsidP="00920A34">
      <w:pPr>
        <w:pStyle w:val="1"/>
        <w:rPr>
          <w:rFonts w:eastAsiaTheme="minorEastAsia"/>
        </w:rPr>
      </w:pPr>
      <w:r>
        <w:rPr>
          <w:rFonts w:eastAsiaTheme="minorEastAsia"/>
        </w:rPr>
        <w:t>D</w:t>
      </w:r>
      <w:r w:rsidRPr="00920A34">
        <w:rPr>
          <w:rFonts w:eastAsiaTheme="minorEastAsia"/>
        </w:rPr>
        <w:t xml:space="preserve">ata </w:t>
      </w:r>
      <w:r>
        <w:rPr>
          <w:rFonts w:eastAsiaTheme="minorEastAsia"/>
        </w:rPr>
        <w:t>C</w:t>
      </w:r>
      <w:r w:rsidRPr="00920A34">
        <w:rPr>
          <w:rFonts w:eastAsiaTheme="minorEastAsia"/>
        </w:rPr>
        <w:t xml:space="preserve">ollection and </w:t>
      </w:r>
      <w:r>
        <w:rPr>
          <w:rFonts w:eastAsiaTheme="minorEastAsia"/>
        </w:rPr>
        <w:t>M</w:t>
      </w:r>
      <w:r w:rsidRPr="00920A34">
        <w:rPr>
          <w:rFonts w:eastAsiaTheme="minorEastAsia"/>
        </w:rPr>
        <w:t>easures</w:t>
      </w:r>
    </w:p>
    <w:p w14:paraId="31F6C051" w14:textId="05226BE3" w:rsidR="0099769D" w:rsidRDefault="0099769D" w:rsidP="00C07429">
      <w:pPr>
        <w:pStyle w:val="2"/>
      </w:pPr>
      <w:r w:rsidRPr="009E3C38">
        <w:t xml:space="preserve">Data </w:t>
      </w:r>
      <w:r w:rsidR="00E6764F">
        <w:t>C</w:t>
      </w:r>
      <w:r w:rsidRPr="009E3C38">
        <w:t>ollection</w:t>
      </w:r>
      <w:r>
        <w:t xml:space="preserve"> </w:t>
      </w:r>
    </w:p>
    <w:p w14:paraId="11DD3F84" w14:textId="0D675273" w:rsidR="00E609D7" w:rsidRDefault="008C6FB9" w:rsidP="004F7DB5">
      <w:pPr>
        <w:rPr>
          <w:rFonts w:eastAsiaTheme="minorEastAsia"/>
          <w:color w:val="FF0000"/>
        </w:rPr>
      </w:pPr>
      <w:commentRangeStart w:id="18"/>
      <w:r w:rsidRPr="008C6FB9">
        <w:rPr>
          <w:rFonts w:eastAsiaTheme="minorEastAsia"/>
        </w:rPr>
        <w:t>In order to eliminate the error caused by different car models</w:t>
      </w:r>
      <w:r>
        <w:rPr>
          <w:rFonts w:eastAsiaTheme="minorEastAsia"/>
        </w:rPr>
        <w:t>,</w:t>
      </w:r>
      <w:commentRangeEnd w:id="18"/>
      <w:r w:rsidR="00BC72EC">
        <w:rPr>
          <w:rStyle w:val="a8"/>
        </w:rPr>
        <w:commentReference w:id="18"/>
      </w:r>
      <w:r>
        <w:rPr>
          <w:rFonts w:eastAsiaTheme="minorEastAsia"/>
        </w:rPr>
        <w:t xml:space="preserve"> </w:t>
      </w:r>
      <w:r w:rsidR="00590438">
        <w:rPr>
          <w:rFonts w:eastAsiaTheme="minorEastAsia"/>
        </w:rPr>
        <w:t xml:space="preserve">we will </w:t>
      </w:r>
      <w:r w:rsidR="00557C17" w:rsidRPr="00557C17">
        <w:rPr>
          <w:rFonts w:eastAsiaTheme="minorEastAsia"/>
        </w:rPr>
        <w:t>recruit</w:t>
      </w:r>
      <w:r w:rsidR="00B13184">
        <w:rPr>
          <w:rFonts w:eastAsiaTheme="minorEastAsia"/>
        </w:rPr>
        <w:t xml:space="preserve"> </w:t>
      </w:r>
      <w:r w:rsidR="00C07E3F">
        <w:rPr>
          <w:rFonts w:eastAsiaTheme="minorEastAsia"/>
        </w:rPr>
        <w:t>63 different drivers</w:t>
      </w:r>
      <w:r w:rsidR="00557C17">
        <w:rPr>
          <w:rFonts w:eastAsiaTheme="minorEastAsia"/>
        </w:rPr>
        <w:t xml:space="preserve"> from </w:t>
      </w:r>
      <w:r w:rsidR="00557C17" w:rsidRPr="00C121DF">
        <w:rPr>
          <w:rFonts w:eastAsiaTheme="minorEastAsia"/>
          <w:color w:val="FF0000"/>
        </w:rPr>
        <w:t>a</w:t>
      </w:r>
      <w:r w:rsidR="00557C17">
        <w:rPr>
          <w:rFonts w:eastAsiaTheme="minorEastAsia"/>
          <w:color w:val="FF0000"/>
        </w:rPr>
        <w:t xml:space="preserve"> Chinese taxi </w:t>
      </w:r>
      <w:r w:rsidR="00557C17" w:rsidRPr="00C121DF">
        <w:rPr>
          <w:rFonts w:eastAsiaTheme="minorEastAsia"/>
          <w:color w:val="FF0000"/>
        </w:rPr>
        <w:t>company</w:t>
      </w:r>
      <w:r w:rsidR="00557C17">
        <w:rPr>
          <w:rFonts w:eastAsiaTheme="minorEastAsia"/>
          <w:color w:val="FF0000"/>
        </w:rPr>
        <w:t xml:space="preserve"> </w:t>
      </w:r>
      <w:r w:rsidR="00557C17" w:rsidRPr="00557C17">
        <w:rPr>
          <w:rFonts w:eastAsiaTheme="minorEastAsia"/>
        </w:rPr>
        <w:t>and collect their</w:t>
      </w:r>
      <w:r w:rsidR="00C07E3F" w:rsidRPr="00557C17">
        <w:rPr>
          <w:rFonts w:eastAsiaTheme="minorEastAsia"/>
        </w:rPr>
        <w:t xml:space="preserve"> </w:t>
      </w:r>
      <w:r w:rsidR="00C073AB">
        <w:rPr>
          <w:rFonts w:eastAsiaTheme="minorEastAsia"/>
        </w:rPr>
        <w:t xml:space="preserve">driving behavior </w:t>
      </w:r>
      <w:r w:rsidR="00E969B1">
        <w:rPr>
          <w:rFonts w:eastAsiaTheme="minorEastAsia"/>
        </w:rPr>
        <w:t xml:space="preserve">data </w:t>
      </w:r>
      <w:r w:rsidR="007335E6" w:rsidRPr="007335E6">
        <w:rPr>
          <w:rFonts w:eastAsiaTheme="minorEastAsia" w:cs="Times New Roman"/>
          <w:iCs/>
          <w:kern w:val="0"/>
        </w:rPr>
        <w:t xml:space="preserve">in a year or so </w:t>
      </w:r>
      <w:commentRangeStart w:id="19"/>
      <w:r w:rsidR="007335E6" w:rsidRPr="007335E6">
        <w:rPr>
          <w:rFonts w:eastAsiaTheme="minorEastAsia" w:cs="Times New Roman"/>
          <w:iCs/>
          <w:kern w:val="0"/>
        </w:rPr>
        <w:t>from July 2019</w:t>
      </w:r>
      <w:commentRangeEnd w:id="19"/>
      <w:r w:rsidR="007335E6" w:rsidRPr="007335E6">
        <w:rPr>
          <w:rStyle w:val="a8"/>
          <w:iCs/>
        </w:rPr>
        <w:commentReference w:id="19"/>
      </w:r>
      <w:r w:rsidR="007335E6">
        <w:rPr>
          <w:rFonts w:eastAsiaTheme="minorEastAsia" w:cs="Times New Roman"/>
          <w:i/>
          <w:kern w:val="0"/>
        </w:rPr>
        <w:t xml:space="preserve"> </w:t>
      </w:r>
      <w:r w:rsidR="0054778A">
        <w:rPr>
          <w:rFonts w:eastAsiaTheme="minorEastAsia"/>
        </w:rPr>
        <w:t xml:space="preserve">using </w:t>
      </w:r>
      <w:r w:rsidR="0054778A" w:rsidRPr="001047A7">
        <w:rPr>
          <w:rFonts w:eastAsiaTheme="minorEastAsia"/>
        </w:rPr>
        <w:t>On</w:t>
      </w:r>
      <w:r w:rsidR="0054778A">
        <w:rPr>
          <w:rFonts w:eastAsiaTheme="minorEastAsia"/>
        </w:rPr>
        <w:t>-</w:t>
      </w:r>
      <w:r w:rsidR="0054778A" w:rsidRPr="001047A7">
        <w:rPr>
          <w:rFonts w:eastAsiaTheme="minorEastAsia"/>
        </w:rPr>
        <w:t>Board Diagnostic</w:t>
      </w:r>
      <w:r w:rsidR="0054778A">
        <w:rPr>
          <w:rFonts w:eastAsiaTheme="minorEastAsia"/>
        </w:rPr>
        <w:t xml:space="preserve"> (OBD)</w:t>
      </w:r>
      <w:r w:rsidR="0054778A" w:rsidRPr="00945845">
        <w:rPr>
          <w:rFonts w:eastAsiaTheme="minorEastAsia"/>
        </w:rPr>
        <w:t xml:space="preserve"> systems</w:t>
      </w:r>
      <w:r w:rsidR="0054778A">
        <w:rPr>
          <w:rFonts w:eastAsiaTheme="minorEastAsia"/>
        </w:rPr>
        <w:t xml:space="preserve">, which </w:t>
      </w:r>
      <w:r w:rsidR="00D9470E">
        <w:rPr>
          <w:rFonts w:eastAsiaTheme="minorEastAsia"/>
        </w:rPr>
        <w:t>have been</w:t>
      </w:r>
      <w:r w:rsidR="0054778A" w:rsidRPr="00945845">
        <w:rPr>
          <w:rFonts w:eastAsiaTheme="minorEastAsia"/>
        </w:rPr>
        <w:t xml:space="preserve"> incorporated into the computers on-board new vehicles to monitor vehicle components and driving behaviors in recent years</w:t>
      </w:r>
      <w:r w:rsidR="0054778A">
        <w:rPr>
          <w:rFonts w:eastAsiaTheme="minorEastAsia"/>
        </w:rPr>
        <w:t xml:space="preserve"> </w:t>
      </w:r>
      <w:r w:rsidR="0054778A">
        <w:rPr>
          <w:rFonts w:eastAsiaTheme="minorEastAsia"/>
        </w:rPr>
        <w:fldChar w:fldCharType="begin"/>
      </w:r>
      <w:r w:rsidR="0054778A">
        <w:rPr>
          <w:rFonts w:eastAsiaTheme="minorEastAsia"/>
        </w:rPr>
        <w:instrText xml:space="preserve"> ADDIN EN.CITE &lt;EndNote&gt;&lt;Cite&gt;&lt;Author&gt;Yang&lt;/Author&gt;&lt;Year&gt;2016&lt;/Year&gt;&lt;RecNum&gt;158&lt;/RecNum&gt;&lt;DisplayText&gt;(Wei et al. 2020; Yang et al. 2016)&lt;/DisplayText&gt;&lt;record&gt;&lt;rec-number&gt;158&lt;/rec-number&gt;&lt;foreign-keys&gt;&lt;key app="EN" db-id="xx2sdxzxyppx5jedtfkvpvsn9sve2252dadz" timestamp="1613957345"&gt;158&lt;/key&gt;&lt;/foreign-keys&gt;&lt;ref-type name="Journal Article"&gt;17&lt;/ref-type&gt;&lt;contributors&gt;&lt;authors&gt;&lt;author&gt;Yang, Liuhanzi&lt;/author&gt;&lt;author&gt;Zhang, Shaojun&lt;/author&gt;&lt;author&gt;Wu, Ye&lt;/author&gt;&lt;author&gt;Chen, Qizheng&lt;/author&gt;&lt;author&gt;Niu, Tianlin&lt;/author&gt;&lt;author&gt;Huang, Xu&lt;/author&gt;&lt;author&gt;Zhang, Shida&lt;/author&gt;&lt;author&gt;Zhang, Liangjun&lt;/author&gt;&lt;author&gt;Zhou, Yu&lt;/author&gt;&lt;author&gt;Hao, Jiming&lt;/author&gt;&lt;/authors&gt;&lt;/contributors&gt;&lt;titles&gt;&lt;title&gt;Evaluating real-world CO2 and NOX emissions for public transit buses using a remote wireless on-board diagnostic (OBD) approach&lt;/title&gt;&lt;secondary-title&gt;Environmental pollution&lt;/secondary-title&gt;&lt;/titles&gt;&lt;periodical&gt;&lt;full-title&gt;Environmental Pollution&lt;/full-title&gt;&lt;/periodical&gt;&lt;pages&gt;453-462&lt;/pages&gt;&lt;volume&gt;218&lt;/volume&gt;&lt;dates&gt;&lt;year&gt;2016&lt;/year&gt;&lt;/dates&gt;&lt;isbn&gt;0269-7491&lt;/isbn&gt;&lt;urls&gt;&lt;/urls&gt;&lt;/record&gt;&lt;/Cite&gt;&lt;Cite&gt;&lt;Author&gt;Wei&lt;/Author&gt;&lt;Year&gt;2020&lt;/Year&gt;&lt;RecNum&gt;159&lt;/RecNum&gt;&lt;record&gt;&lt;rec-number&gt;159&lt;/rec-number&gt;&lt;foreign-keys&gt;&lt;key app="EN" db-id="xx2sdxzxyppx5jedtfkvpvsn9sve2252dadz" timestamp="1613957387"&gt;159&lt;/key&gt;&lt;/foreign-keys&gt;&lt;ref-type name="Journal Article"&gt;17&lt;/ref-type&gt;&lt;contributors&gt;&lt;authors&gt;&lt;author&gt;Wei, Lei&lt;/author&gt;&lt;author&gt;Duan, Haitao&lt;/author&gt;&lt;author&gt;Jia, Dan&lt;/author&gt;&lt;author&gt;Jin, Yongliang&lt;/author&gt;&lt;author&gt;Chen, Song&lt;/author&gt;&lt;author&gt;Liu, Lian&lt;/author&gt;&lt;author&gt;Liu, Jianfang&lt;/author&gt;&lt;author&gt;Sun, Xianming&lt;/author&gt;&lt;author&gt;Li, Jian&lt;/author&gt;&lt;/authors&gt;&lt;/contributors&gt;&lt;titles&gt;&lt;title&gt;Motor oil condition evaluation based on on-board diagnostic system&lt;/title&gt;&lt;secondary-title&gt;Friction&lt;/secondary-title&gt;&lt;/titles&gt;&lt;periodical&gt;&lt;full-title&gt;Friction&lt;/full-title&gt;&lt;/periodical&gt;&lt;pages&gt;95-106&lt;/pages&gt;&lt;volume&gt;8&lt;/volume&gt;&lt;number&gt;1&lt;/number&gt;&lt;dates&gt;&lt;year&gt;2020&lt;/year&gt;&lt;/dates&gt;&lt;isbn&gt;2223-7704&lt;/isbn&gt;&lt;urls&gt;&lt;/urls&gt;&lt;/record&gt;&lt;/Cite&gt;&lt;/EndNote&gt;</w:instrText>
      </w:r>
      <w:r w:rsidR="0054778A">
        <w:rPr>
          <w:rFonts w:eastAsiaTheme="minorEastAsia"/>
        </w:rPr>
        <w:fldChar w:fldCharType="separate"/>
      </w:r>
      <w:r w:rsidR="0054778A">
        <w:rPr>
          <w:rFonts w:eastAsiaTheme="minorEastAsia"/>
          <w:noProof/>
        </w:rPr>
        <w:t>(Wei et al. 2020; Yang et al. 2016)</w:t>
      </w:r>
      <w:r w:rsidR="0054778A">
        <w:rPr>
          <w:rFonts w:eastAsiaTheme="minorEastAsia"/>
        </w:rPr>
        <w:fldChar w:fldCharType="end"/>
      </w:r>
      <w:r w:rsidR="0054778A" w:rsidRPr="00945845">
        <w:rPr>
          <w:rFonts w:eastAsiaTheme="minorEastAsia"/>
        </w:rPr>
        <w:t>.</w:t>
      </w:r>
      <w:r w:rsidR="00DD4667">
        <w:rPr>
          <w:rFonts w:eastAsiaTheme="minorEastAsia"/>
          <w:color w:val="FF0000"/>
        </w:rPr>
        <w:t xml:space="preserve"> </w:t>
      </w:r>
    </w:p>
    <w:p w14:paraId="46EC9B70" w14:textId="04D54708" w:rsidR="00264486" w:rsidRDefault="0099769D" w:rsidP="00264486">
      <w:pPr>
        <w:rPr>
          <w:rFonts w:eastAsiaTheme="minorEastAsia"/>
        </w:rPr>
      </w:pPr>
      <w:r>
        <w:rPr>
          <w:rFonts w:eastAsiaTheme="minorEastAsia"/>
        </w:rPr>
        <w:t>Meanwhile, w</w:t>
      </w:r>
      <w:r w:rsidRPr="00C249C4">
        <w:rPr>
          <w:rFonts w:eastAsiaTheme="minorEastAsia"/>
        </w:rPr>
        <w:t xml:space="preserve">e </w:t>
      </w:r>
      <w:r w:rsidR="00233046">
        <w:rPr>
          <w:rFonts w:eastAsiaTheme="minorEastAsia"/>
        </w:rPr>
        <w:t xml:space="preserve">will </w:t>
      </w:r>
      <w:r w:rsidR="00863FF4">
        <w:rPr>
          <w:rFonts w:eastAsiaTheme="minorEastAsia"/>
        </w:rPr>
        <w:t xml:space="preserve">provide </w:t>
      </w:r>
      <w:r w:rsidR="00863FF4" w:rsidRPr="00C249C4">
        <w:rPr>
          <w:rFonts w:eastAsiaTheme="minorEastAsia"/>
        </w:rPr>
        <w:t xml:space="preserve">our </w:t>
      </w:r>
      <w:r w:rsidR="00863FF4">
        <w:rPr>
          <w:rFonts w:eastAsiaTheme="minorEastAsia"/>
        </w:rPr>
        <w:t>mobile app to</w:t>
      </w:r>
      <w:r w:rsidRPr="00C249C4">
        <w:rPr>
          <w:rFonts w:eastAsiaTheme="minorEastAsia"/>
        </w:rPr>
        <w:t xml:space="preserve"> these 63 taxi drivers </w:t>
      </w:r>
      <w:r w:rsidR="00E13FE7">
        <w:rPr>
          <w:rFonts w:eastAsiaTheme="minorEastAsia"/>
        </w:rPr>
        <w:t>and</w:t>
      </w:r>
      <w:r w:rsidR="00A671A4">
        <w:rPr>
          <w:rFonts w:eastAsiaTheme="minorEastAsia"/>
        </w:rPr>
        <w:t xml:space="preserve"> </w:t>
      </w:r>
      <w:r w:rsidR="009D748F">
        <w:rPr>
          <w:rFonts w:eastAsiaTheme="minorEastAsia"/>
        </w:rPr>
        <w:t>collect</w:t>
      </w:r>
      <w:r w:rsidR="00E13FE7">
        <w:rPr>
          <w:rFonts w:eastAsiaTheme="minorEastAsia"/>
        </w:rPr>
        <w:t xml:space="preserve"> their</w:t>
      </w:r>
      <w:r w:rsidR="00F27201" w:rsidRPr="00F27201">
        <w:rPr>
          <w:rFonts w:eastAsiaTheme="minorEastAsia"/>
        </w:rPr>
        <w:t xml:space="preserve"> </w:t>
      </w:r>
      <w:r w:rsidR="0058185A">
        <w:rPr>
          <w:rFonts w:eastAsiaTheme="minorEastAsia" w:hint="eastAsia"/>
        </w:rPr>
        <w:t>a</w:t>
      </w:r>
      <w:r w:rsidR="00F27201">
        <w:rPr>
          <w:rFonts w:eastAsiaTheme="minorEastAsia"/>
        </w:rPr>
        <w:t xml:space="preserve">pp </w:t>
      </w:r>
      <w:r w:rsidR="00F27201" w:rsidRPr="00F27201">
        <w:rPr>
          <w:rFonts w:eastAsiaTheme="minorEastAsia"/>
        </w:rPr>
        <w:t xml:space="preserve">usage </w:t>
      </w:r>
      <w:r w:rsidR="00500E61">
        <w:rPr>
          <w:rFonts w:eastAsiaTheme="minorEastAsia"/>
        </w:rPr>
        <w:t>data</w:t>
      </w:r>
      <w:r w:rsidR="00E13FE7">
        <w:rPr>
          <w:rFonts w:eastAsiaTheme="minorEastAsia"/>
        </w:rPr>
        <w:t>.</w:t>
      </w:r>
      <w:r w:rsidR="0089341C" w:rsidRPr="0089341C">
        <w:t xml:space="preserve"> </w:t>
      </w:r>
      <w:r w:rsidR="00E13FE7">
        <w:rPr>
          <w:rFonts w:eastAsiaTheme="minorEastAsia"/>
        </w:rPr>
        <w:t xml:space="preserve">We will also collect </w:t>
      </w:r>
      <w:r w:rsidR="0027075F">
        <w:rPr>
          <w:rFonts w:eastAsiaTheme="minorEastAsia"/>
        </w:rPr>
        <w:t>the</w:t>
      </w:r>
      <w:r w:rsidR="001C0A5A">
        <w:rPr>
          <w:rFonts w:eastAsiaTheme="minorEastAsia"/>
        </w:rPr>
        <w:t>ir</w:t>
      </w:r>
      <w:r w:rsidR="0027075F">
        <w:rPr>
          <w:rFonts w:eastAsiaTheme="minorEastAsia"/>
        </w:rPr>
        <w:t xml:space="preserve"> </w:t>
      </w:r>
      <w:r w:rsidR="00F27201" w:rsidRPr="00F27201">
        <w:rPr>
          <w:rFonts w:eastAsiaTheme="minorEastAsia"/>
        </w:rPr>
        <w:t>demographic information</w:t>
      </w:r>
      <w:r w:rsidR="009D748F">
        <w:rPr>
          <w:rFonts w:eastAsiaTheme="minorEastAsia"/>
        </w:rPr>
        <w:t xml:space="preserve"> </w:t>
      </w:r>
      <w:r w:rsidR="000362B7">
        <w:rPr>
          <w:rFonts w:eastAsiaTheme="minorEastAsia"/>
        </w:rPr>
        <w:t>including age, gender</w:t>
      </w:r>
      <w:r w:rsidR="003C0ADD">
        <w:rPr>
          <w:rFonts w:eastAsiaTheme="minorEastAsia"/>
        </w:rPr>
        <w:t xml:space="preserve"> and</w:t>
      </w:r>
      <w:r w:rsidR="004F7DB5">
        <w:rPr>
          <w:rFonts w:eastAsiaTheme="minorEastAsia"/>
        </w:rPr>
        <w:t xml:space="preserve"> </w:t>
      </w:r>
      <w:r w:rsidR="0027075F">
        <w:rPr>
          <w:rFonts w:eastAsiaTheme="minorEastAsia"/>
        </w:rPr>
        <w:t>driving</w:t>
      </w:r>
      <w:r w:rsidR="00D20272">
        <w:rPr>
          <w:rFonts w:eastAsiaTheme="minorEastAsia"/>
        </w:rPr>
        <w:t xml:space="preserve"> experience</w:t>
      </w:r>
      <w:r w:rsidR="00234C59">
        <w:rPr>
          <w:rFonts w:eastAsiaTheme="minorEastAsia"/>
        </w:rPr>
        <w:t xml:space="preserve"> </w:t>
      </w:r>
      <w:r w:rsidR="003F2036">
        <w:rPr>
          <w:rFonts w:eastAsiaTheme="minorEastAsia" w:hint="eastAsia"/>
        </w:rPr>
        <w:t>from</w:t>
      </w:r>
      <w:r w:rsidR="003F2036">
        <w:rPr>
          <w:rFonts w:eastAsiaTheme="minorEastAsia"/>
        </w:rPr>
        <w:t xml:space="preserve"> the</w:t>
      </w:r>
      <w:r w:rsidR="007A55F1">
        <w:rPr>
          <w:rFonts w:eastAsiaTheme="minorEastAsia"/>
        </w:rPr>
        <w:t xml:space="preserve"> </w:t>
      </w:r>
      <w:r w:rsidR="00772D89">
        <w:rPr>
          <w:rFonts w:eastAsiaTheme="minorEastAsia"/>
        </w:rPr>
        <w:t>questionnaire</w:t>
      </w:r>
      <w:r w:rsidR="00CF1720">
        <w:rPr>
          <w:rFonts w:eastAsiaTheme="minorEastAsia"/>
        </w:rPr>
        <w:t xml:space="preserve"> survey</w:t>
      </w:r>
      <w:r w:rsidR="003F2036">
        <w:rPr>
          <w:rFonts w:eastAsiaTheme="minorEastAsia"/>
        </w:rPr>
        <w:t xml:space="preserve"> before</w:t>
      </w:r>
      <w:r w:rsidR="00FD380A">
        <w:rPr>
          <w:rFonts w:eastAsiaTheme="minorEastAsia"/>
        </w:rPr>
        <w:t xml:space="preserve"> the</w:t>
      </w:r>
      <w:r w:rsidR="003F2036">
        <w:rPr>
          <w:rFonts w:eastAsiaTheme="minorEastAsia"/>
        </w:rPr>
        <w:t xml:space="preserve"> experiment</w:t>
      </w:r>
      <w:r w:rsidR="00772D89">
        <w:rPr>
          <w:rFonts w:eastAsiaTheme="minorEastAsia"/>
        </w:rPr>
        <w:t>.</w:t>
      </w:r>
      <w:r w:rsidR="008C0B30">
        <w:rPr>
          <w:rFonts w:eastAsiaTheme="minorEastAsia"/>
        </w:rPr>
        <w:t xml:space="preserve"> </w:t>
      </w:r>
      <w:r w:rsidR="008C0B30">
        <w:t xml:space="preserve">All drivers will be paid for their </w:t>
      </w:r>
      <w:commentRangeStart w:id="20"/>
      <w:r w:rsidR="008C0B30">
        <w:t>participation</w:t>
      </w:r>
      <w:commentRangeEnd w:id="20"/>
      <w:r w:rsidR="00D01DD2">
        <w:rPr>
          <w:rStyle w:val="a8"/>
        </w:rPr>
        <w:commentReference w:id="20"/>
      </w:r>
      <w:r w:rsidR="008C0B30">
        <w:t>.</w:t>
      </w:r>
    </w:p>
    <w:p w14:paraId="162EEBE2" w14:textId="01842E30" w:rsidR="001F06B7" w:rsidRDefault="001F06B7" w:rsidP="00264486">
      <w:pPr>
        <w:pStyle w:val="2"/>
      </w:pPr>
      <w:r w:rsidRPr="001F06B7">
        <w:t>Measures</w:t>
      </w:r>
    </w:p>
    <w:p w14:paraId="4C7F9094" w14:textId="132A4659" w:rsidR="0009504B" w:rsidRDefault="006178E1" w:rsidP="00130D7E">
      <w:pPr>
        <w:rPr>
          <w:rFonts w:eastAsiaTheme="minorEastAsia"/>
        </w:rPr>
      </w:pPr>
      <w:r>
        <w:rPr>
          <w:rFonts w:eastAsiaTheme="minorEastAsia"/>
        </w:rPr>
        <w:t>D</w:t>
      </w:r>
      <w:r w:rsidRPr="00130D7E">
        <w:rPr>
          <w:rFonts w:eastAsiaTheme="minorEastAsia"/>
        </w:rPr>
        <w:t>rivers’ driving behavior</w:t>
      </w:r>
      <w:r w:rsidR="004D7E8D">
        <w:rPr>
          <w:rFonts w:eastAsiaTheme="minorEastAsia"/>
        </w:rPr>
        <w:t>s</w:t>
      </w:r>
      <w:r w:rsidR="00D95846" w:rsidRPr="00D95846">
        <w:rPr>
          <w:rFonts w:eastAsiaTheme="minorEastAsia"/>
        </w:rPr>
        <w:t xml:space="preserve"> </w:t>
      </w:r>
      <w:r w:rsidR="00D266DF">
        <w:rPr>
          <w:rFonts w:eastAsiaTheme="minorEastAsia"/>
        </w:rPr>
        <w:t>will be</w:t>
      </w:r>
      <w:r w:rsidR="00D95846" w:rsidRPr="00D95846">
        <w:rPr>
          <w:rFonts w:eastAsiaTheme="minorEastAsia"/>
        </w:rPr>
        <w:t xml:space="preserve"> </w:t>
      </w:r>
      <w:r w:rsidR="00156040">
        <w:rPr>
          <w:rFonts w:eastAsiaTheme="minorEastAsia"/>
        </w:rPr>
        <w:t>related</w:t>
      </w:r>
      <w:r w:rsidR="003066D4">
        <w:rPr>
          <w:rFonts w:eastAsiaTheme="minorEastAsia"/>
        </w:rPr>
        <w:t xml:space="preserve"> to </w:t>
      </w:r>
      <w:r w:rsidR="003066D4" w:rsidRPr="005B5571">
        <w:rPr>
          <w:rFonts w:eastAsiaTheme="minorEastAsia" w:cs="Times New Roman"/>
        </w:rPr>
        <w:t>individual level environmental impacts</w:t>
      </w:r>
      <w:r w:rsidR="003066D4">
        <w:rPr>
          <w:rFonts w:eastAsiaTheme="minorEastAsia"/>
        </w:rPr>
        <w:t xml:space="preserve">, and </w:t>
      </w:r>
      <w:r w:rsidR="00D95846" w:rsidRPr="00D95846">
        <w:rPr>
          <w:rFonts w:eastAsiaTheme="minorEastAsia"/>
        </w:rPr>
        <w:t>measured by the</w:t>
      </w:r>
      <w:r w:rsidR="005C6C05">
        <w:rPr>
          <w:rFonts w:eastAsiaTheme="minorEastAsia"/>
        </w:rPr>
        <w:t xml:space="preserve"> amounts of</w:t>
      </w:r>
      <w:r w:rsidR="00D95846" w:rsidRPr="00D95846">
        <w:rPr>
          <w:rFonts w:eastAsiaTheme="minorEastAsia"/>
        </w:rPr>
        <w:t xml:space="preserve">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D266DF" w:rsidRPr="00130D7E">
        <w:rPr>
          <w:rFonts w:eastAsiaTheme="minorEastAsia"/>
        </w:rPr>
        <w:t xml:space="preserve"> emissions</w:t>
      </w:r>
      <w:r w:rsidR="00D95846" w:rsidRPr="00D95846">
        <w:rPr>
          <w:rFonts w:eastAsiaTheme="minorEastAsia"/>
        </w:rPr>
        <w:t xml:space="preserve"> </w:t>
      </w:r>
      <w:commentRangeStart w:id="21"/>
      <w:r w:rsidR="00D95846" w:rsidRPr="000A33C5">
        <w:rPr>
          <w:rFonts w:eastAsiaTheme="minorEastAsia"/>
          <w:highlight w:val="yellow"/>
        </w:rPr>
        <w:t>(</w:t>
      </w:r>
      <w:r w:rsidR="00CB12C5" w:rsidRPr="000A33C5">
        <w:rPr>
          <w:rFonts w:eastAsiaTheme="minorEastAsia"/>
          <w:highlight w:val="yellow"/>
        </w:rPr>
        <w:t>CO2E</w:t>
      </w:r>
      <w:r w:rsidR="0064531A" w:rsidRPr="000A33C5">
        <w:rPr>
          <w:rFonts w:eastAsiaTheme="minorEastAsia"/>
          <w:highlight w:val="yellow"/>
        </w:rPr>
        <w:t>M</w:t>
      </w:r>
      <w:r w:rsidR="00D95846" w:rsidRPr="000A33C5">
        <w:rPr>
          <w:rFonts w:eastAsiaTheme="minorEastAsia"/>
          <w:highlight w:val="yellow"/>
        </w:rPr>
        <w:t>)</w:t>
      </w:r>
      <w:commentRangeEnd w:id="21"/>
      <w:r w:rsidR="00C51CE2">
        <w:rPr>
          <w:rStyle w:val="a8"/>
        </w:rPr>
        <w:commentReference w:id="21"/>
      </w:r>
      <w:r w:rsidR="00D95846" w:rsidRPr="00D95846">
        <w:rPr>
          <w:rFonts w:eastAsiaTheme="minorEastAsia"/>
        </w:rPr>
        <w:t xml:space="preserve"> in a given </w:t>
      </w:r>
      <w:r w:rsidR="005C6C05">
        <w:rPr>
          <w:rFonts w:eastAsiaTheme="minorEastAsia"/>
        </w:rPr>
        <w:t>day</w:t>
      </w:r>
      <w:r w:rsidR="00D95846" w:rsidRPr="00D95846">
        <w:rPr>
          <w:rFonts w:eastAsiaTheme="minorEastAsia"/>
        </w:rPr>
        <w:t xml:space="preserve"> as the dependent variable.</w:t>
      </w:r>
      <w:r w:rsidR="00D95846" w:rsidRPr="00D95846">
        <w:t xml:space="preserve"> </w:t>
      </w:r>
      <w:r w:rsidR="005559B3">
        <w:rPr>
          <w:rFonts w:eastAsiaTheme="minorEastAsia"/>
        </w:rPr>
        <w:t>The</w:t>
      </w:r>
      <w:r w:rsidR="005559B3" w:rsidRPr="005559B3">
        <w:rPr>
          <w:rFonts w:eastAsiaTheme="minorEastAsia"/>
        </w:rPr>
        <w:t xml:space="preserve"> </w:t>
      </w:r>
      <w:r w:rsidR="00BF4308">
        <w:rPr>
          <w:rFonts w:eastAsiaTheme="minorEastAsia"/>
        </w:rPr>
        <w:t>m</w:t>
      </w:r>
      <w:r w:rsidR="005559B3" w:rsidRPr="00DB6630">
        <w:rPr>
          <w:rFonts w:eastAsiaTheme="minorEastAsia"/>
        </w:rPr>
        <w:t xml:space="preserve">obile </w:t>
      </w:r>
      <w:r w:rsidR="00BF4308">
        <w:rPr>
          <w:rFonts w:eastAsiaTheme="minorEastAsia" w:hint="eastAsia"/>
        </w:rPr>
        <w:t>a</w:t>
      </w:r>
      <w:r w:rsidR="005559B3" w:rsidRPr="00DB6630">
        <w:rPr>
          <w:rFonts w:eastAsiaTheme="minorEastAsia"/>
        </w:rPr>
        <w:t xml:space="preserve">pp </w:t>
      </w:r>
      <w:r w:rsidR="005559B3">
        <w:rPr>
          <w:rFonts w:eastAsiaTheme="minorEastAsia" w:hint="eastAsia"/>
        </w:rPr>
        <w:t>u</w:t>
      </w:r>
      <w:r w:rsidR="005559B3" w:rsidRPr="00DB6630">
        <w:rPr>
          <w:rFonts w:eastAsiaTheme="minorEastAsia"/>
        </w:rPr>
        <w:t>sage</w:t>
      </w:r>
      <w:r w:rsidR="005559B3">
        <w:rPr>
          <w:rFonts w:eastAsiaTheme="minorEastAsia"/>
        </w:rPr>
        <w:t xml:space="preserve"> behavior of drivers</w:t>
      </w:r>
      <w:r w:rsidR="00D95846" w:rsidRPr="00D95846">
        <w:rPr>
          <w:rFonts w:eastAsiaTheme="minorEastAsia"/>
        </w:rPr>
        <w:t xml:space="preserve"> </w:t>
      </w:r>
      <w:r w:rsidR="00D95846" w:rsidRPr="001011E5">
        <w:rPr>
          <w:rFonts w:eastAsiaTheme="minorEastAsia"/>
          <w:highlight w:val="yellow"/>
        </w:rPr>
        <w:t>(</w:t>
      </w:r>
      <w:proofErr w:type="spellStart"/>
      <w:r w:rsidR="005559B3" w:rsidRPr="001011E5">
        <w:rPr>
          <w:rFonts w:eastAsiaTheme="minorEastAsia"/>
          <w:highlight w:val="yellow"/>
        </w:rPr>
        <w:t>app_usage</w:t>
      </w:r>
      <w:proofErr w:type="spellEnd"/>
      <w:r w:rsidR="00D95846" w:rsidRPr="001011E5">
        <w:rPr>
          <w:rFonts w:eastAsiaTheme="minorEastAsia"/>
          <w:highlight w:val="yellow"/>
        </w:rPr>
        <w:t>)</w:t>
      </w:r>
      <w:r w:rsidR="00D95846" w:rsidRPr="00D95846">
        <w:rPr>
          <w:rFonts w:eastAsiaTheme="minorEastAsia"/>
        </w:rPr>
        <w:t xml:space="preserve"> </w:t>
      </w:r>
      <w:r w:rsidR="00963821">
        <w:rPr>
          <w:rFonts w:eastAsiaTheme="minorEastAsia"/>
        </w:rPr>
        <w:t>will be</w:t>
      </w:r>
      <w:r w:rsidR="00D95846" w:rsidRPr="00D95846">
        <w:rPr>
          <w:rFonts w:eastAsiaTheme="minorEastAsia"/>
        </w:rPr>
        <w:t xml:space="preserve"> the key independent variable of interest in our estimation. </w:t>
      </w:r>
      <w:r w:rsidR="00730FC4">
        <w:rPr>
          <w:rFonts w:eastAsiaTheme="minorEastAsia"/>
        </w:rPr>
        <w:t xml:space="preserve">It will be used to </w:t>
      </w:r>
      <w:r w:rsidR="00730FC4" w:rsidRPr="00730FC4">
        <w:rPr>
          <w:rFonts w:eastAsiaTheme="minorEastAsia"/>
        </w:rPr>
        <w:t>identify</w:t>
      </w:r>
      <w:r w:rsidR="00730FC4">
        <w:rPr>
          <w:rFonts w:eastAsiaTheme="minorEastAsia"/>
        </w:rPr>
        <w:t xml:space="preserve"> whether a driver</w:t>
      </w:r>
      <w:r w:rsidR="00730FC4" w:rsidRPr="003B12AE">
        <w:rPr>
          <w:rFonts w:eastAsiaTheme="minorEastAsia"/>
        </w:rPr>
        <w:t xml:space="preserve"> </w:t>
      </w:r>
      <w:r w:rsidR="00730FC4">
        <w:rPr>
          <w:rFonts w:eastAsiaTheme="minorEastAsia"/>
        </w:rPr>
        <w:t>has</w:t>
      </w:r>
      <w:r w:rsidR="00730FC4" w:rsidRPr="003B12AE">
        <w:rPr>
          <w:rFonts w:eastAsiaTheme="minorEastAsia"/>
        </w:rPr>
        <w:t xml:space="preserve"> used the </w:t>
      </w:r>
      <w:r w:rsidR="00182B76">
        <w:rPr>
          <w:rFonts w:eastAsiaTheme="minorEastAsia" w:hint="eastAsia"/>
        </w:rPr>
        <w:t>a</w:t>
      </w:r>
      <w:r w:rsidR="00730FC4">
        <w:rPr>
          <w:rFonts w:eastAsiaTheme="minorEastAsia"/>
        </w:rPr>
        <w:t xml:space="preserve">pp, measured by </w:t>
      </w:r>
      <w:r w:rsidR="00730FC4" w:rsidRPr="00730FC4">
        <w:rPr>
          <w:rFonts w:eastAsiaTheme="minorEastAsia"/>
        </w:rPr>
        <w:t>the driver'</w:t>
      </w:r>
      <w:r w:rsidR="00883F92">
        <w:rPr>
          <w:rFonts w:eastAsiaTheme="minorEastAsia"/>
        </w:rPr>
        <w:t>s</w:t>
      </w:r>
      <w:r w:rsidR="00730FC4" w:rsidRPr="00730FC4">
        <w:rPr>
          <w:rFonts w:eastAsiaTheme="minorEastAsia"/>
        </w:rPr>
        <w:t xml:space="preserve"> check-in</w:t>
      </w:r>
      <w:r w:rsidR="00167C19">
        <w:rPr>
          <w:rFonts w:eastAsiaTheme="minorEastAsia"/>
        </w:rPr>
        <w:t xml:space="preserve"> status</w:t>
      </w:r>
      <w:r w:rsidR="00730FC4" w:rsidRPr="00730FC4">
        <w:rPr>
          <w:rFonts w:eastAsiaTheme="minorEastAsia"/>
        </w:rPr>
        <w:t xml:space="preserve"> in </w:t>
      </w:r>
      <w:r w:rsidR="00730FC4" w:rsidRPr="00730FC4">
        <w:rPr>
          <w:rFonts w:eastAsiaTheme="minorEastAsia"/>
        </w:rPr>
        <w:lastRenderedPageBreak/>
        <w:t xml:space="preserve">the app </w:t>
      </w:r>
      <w:r w:rsidR="00D95846" w:rsidRPr="00D95846">
        <w:rPr>
          <w:rFonts w:eastAsiaTheme="minorEastAsia"/>
        </w:rPr>
        <w:t xml:space="preserve">in a given </w:t>
      </w:r>
      <w:r w:rsidR="00883F92">
        <w:rPr>
          <w:rFonts w:eastAsiaTheme="minorEastAsia"/>
        </w:rPr>
        <w:t>day</w:t>
      </w:r>
      <w:r w:rsidR="00D95846" w:rsidRPr="00D95846">
        <w:rPr>
          <w:rFonts w:eastAsiaTheme="minorEastAsia"/>
        </w:rPr>
        <w:t>.</w:t>
      </w:r>
      <w:r w:rsidR="0009504B">
        <w:rPr>
          <w:rFonts w:eastAsiaTheme="minorEastAsia" w:hint="eastAsia"/>
        </w:rPr>
        <w:t xml:space="preserve"> </w:t>
      </w:r>
    </w:p>
    <w:p w14:paraId="27547FFC" w14:textId="7D8CB557" w:rsidR="00264486" w:rsidRDefault="00146842" w:rsidP="00130D7E">
      <w:pPr>
        <w:rPr>
          <w:rFonts w:eastAsiaTheme="minorEastAsia"/>
        </w:rPr>
      </w:pPr>
      <w:r w:rsidRPr="00D95846">
        <w:rPr>
          <w:rFonts w:eastAsiaTheme="minorEastAsia"/>
        </w:rPr>
        <w:t>Several control variables are considered to ensure the model robustness</w:t>
      </w:r>
      <w:r>
        <w:rPr>
          <w:rFonts w:eastAsiaTheme="minorEastAsia"/>
        </w:rPr>
        <w:t>.</w:t>
      </w:r>
      <w:r w:rsidR="00CB2A9B">
        <w:rPr>
          <w:rFonts w:eastAsiaTheme="minorEastAsia"/>
        </w:rPr>
        <w:t xml:space="preserve"> For example,</w:t>
      </w:r>
      <w:r w:rsidR="0009504B">
        <w:rPr>
          <w:rFonts w:eastAsiaTheme="minorEastAsia"/>
        </w:rPr>
        <w:t xml:space="preserve"> </w:t>
      </w:r>
      <w:r w:rsidR="00CB2A9B">
        <w:rPr>
          <w:rFonts w:eastAsiaTheme="minorEastAsia"/>
        </w:rPr>
        <w:t>d</w:t>
      </w:r>
      <w:r w:rsidR="007D00F8">
        <w:rPr>
          <w:rFonts w:eastAsiaTheme="minorEastAsia"/>
        </w:rPr>
        <w:t xml:space="preserve">riving experience </w:t>
      </w:r>
      <w:r w:rsidR="00D95846" w:rsidRPr="00D95846">
        <w:rPr>
          <w:rFonts w:eastAsiaTheme="minorEastAsia"/>
        </w:rPr>
        <w:t>(</w:t>
      </w:r>
      <w:proofErr w:type="spellStart"/>
      <w:r w:rsidR="007D00F8" w:rsidRPr="00C65114">
        <w:rPr>
          <w:rFonts w:eastAsiaTheme="minorEastAsia"/>
          <w:highlight w:val="yellow"/>
        </w:rPr>
        <w:t>driving_experience</w:t>
      </w:r>
      <w:proofErr w:type="spellEnd"/>
      <w:r w:rsidR="00D95846" w:rsidRPr="00D95846">
        <w:rPr>
          <w:rFonts w:eastAsiaTheme="minorEastAsia"/>
        </w:rPr>
        <w:t xml:space="preserve">) indicates </w:t>
      </w:r>
      <w:r w:rsidR="002C04B9">
        <w:rPr>
          <w:rFonts w:eastAsiaTheme="minorEastAsia"/>
        </w:rPr>
        <w:t xml:space="preserve">the </w:t>
      </w:r>
      <w:r w:rsidR="002C04B9">
        <w:t>driving</w:t>
      </w:r>
      <w:r w:rsidR="00FE68F5">
        <w:t xml:space="preserve"> month</w:t>
      </w:r>
      <w:r w:rsidR="002C04B9">
        <w:t>s</w:t>
      </w:r>
      <w:r w:rsidR="00142CD0">
        <w:t xml:space="preserve"> and intrinsic</w:t>
      </w:r>
      <w:r w:rsidR="004C4B2A">
        <w:t xml:space="preserve"> motivation for driving better</w:t>
      </w:r>
      <w:r w:rsidR="002C04B9">
        <w:t xml:space="preserve"> of a driver</w:t>
      </w:r>
      <w:r w:rsidR="00D95846" w:rsidRPr="00D95846">
        <w:rPr>
          <w:rFonts w:eastAsiaTheme="minorEastAsia"/>
        </w:rPr>
        <w:t xml:space="preserve">. </w:t>
      </w:r>
      <w:proofErr w:type="spellStart"/>
      <w:r w:rsidR="006229FA" w:rsidRPr="004B7224">
        <w:rPr>
          <w:highlight w:val="yellow"/>
        </w:rPr>
        <w:t>T</w:t>
      </w:r>
      <w:r w:rsidR="006229FA" w:rsidRPr="004B7224">
        <w:rPr>
          <w:rFonts w:hint="eastAsia"/>
          <w:highlight w:val="yellow"/>
        </w:rPr>
        <w:t>ired_driving</w:t>
      </w:r>
      <w:proofErr w:type="spellEnd"/>
      <w:r w:rsidR="006229FA">
        <w:t xml:space="preserve"> </w:t>
      </w:r>
      <w:r w:rsidR="007355AE">
        <w:t xml:space="preserve">refers to </w:t>
      </w:r>
      <w:r w:rsidR="006229FA">
        <w:t>hours of tired driving</w:t>
      </w:r>
      <w:r w:rsidR="007355AE">
        <w:t xml:space="preserve"> per </w:t>
      </w:r>
      <w:r w:rsidR="006229FA">
        <w:t xml:space="preserve">day, </w:t>
      </w:r>
      <w:proofErr w:type="spellStart"/>
      <w:r w:rsidR="006229FA" w:rsidRPr="004B7224">
        <w:rPr>
          <w:highlight w:val="yellow"/>
        </w:rPr>
        <w:t>Speed_KMH</w:t>
      </w:r>
      <w:proofErr w:type="spellEnd"/>
      <w:r w:rsidR="006229FA" w:rsidRPr="004C1CF9">
        <w:t xml:space="preserve"> </w:t>
      </w:r>
      <w:r w:rsidR="007355AE">
        <w:t xml:space="preserve">refers to </w:t>
      </w:r>
      <w:r w:rsidR="006229FA" w:rsidRPr="004C1CF9">
        <w:t>average driving speed</w:t>
      </w:r>
      <w:r w:rsidR="007355AE">
        <w:t xml:space="preserve"> per </w:t>
      </w:r>
      <w:r w:rsidR="006229FA" w:rsidRPr="004C1CF9">
        <w:t>day</w:t>
      </w:r>
      <w:r w:rsidR="006229FA">
        <w:t>)</w:t>
      </w:r>
      <w:r w:rsidR="007355AE">
        <w:t xml:space="preserve"> and </w:t>
      </w:r>
      <w:proofErr w:type="spellStart"/>
      <w:r w:rsidR="00FF5DFF" w:rsidRPr="004B7224">
        <w:rPr>
          <w:highlight w:val="yellow"/>
        </w:rPr>
        <w:t>Totalmile</w:t>
      </w:r>
      <w:proofErr w:type="spellEnd"/>
      <w:r w:rsidR="00FF5DFF">
        <w:t xml:space="preserve"> </w:t>
      </w:r>
      <w:r w:rsidR="007355AE">
        <w:t xml:space="preserve">is the </w:t>
      </w:r>
      <w:r w:rsidR="005643D6">
        <w:t xml:space="preserve">total </w:t>
      </w:r>
      <w:r w:rsidR="00D24731">
        <w:t>range</w:t>
      </w:r>
      <w:r w:rsidR="007355AE">
        <w:t xml:space="preserve"> that </w:t>
      </w:r>
      <w:r w:rsidR="005643D6">
        <w:t>day</w:t>
      </w:r>
      <w:r w:rsidR="007355AE">
        <w:t>.</w:t>
      </w:r>
      <w:r w:rsidR="00924B8C">
        <w:t xml:space="preserve"> </w:t>
      </w:r>
      <w:r w:rsidR="00002427">
        <w:t>The</w:t>
      </w:r>
      <w:r w:rsidR="00924B8C">
        <w:t xml:space="preserve"> demographic variables including</w:t>
      </w:r>
      <w:r w:rsidR="005643D6">
        <w:t xml:space="preserve"> </w:t>
      </w:r>
      <w:r w:rsidR="006229FA">
        <w:t>age</w:t>
      </w:r>
      <w:r w:rsidR="005643D6">
        <w:t xml:space="preserve"> and </w:t>
      </w:r>
      <w:r w:rsidR="006229FA">
        <w:t>gender</w:t>
      </w:r>
      <w:r w:rsidR="00924B8C">
        <w:t xml:space="preserve"> </w:t>
      </w:r>
      <w:r w:rsidR="00002427">
        <w:t>are viewed as control variables as well</w:t>
      </w:r>
      <w:r w:rsidR="00D95846" w:rsidRPr="00D95846">
        <w:rPr>
          <w:rFonts w:eastAsiaTheme="minorEastAsia"/>
        </w:rPr>
        <w:t>.</w:t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23F3513D" w14:textId="73CC5822" w:rsidR="00F750D2" w:rsidRDefault="00540B6F" w:rsidP="008E318A">
      <w:pPr>
        <w:rPr>
          <w:rFonts w:eastAsiaTheme="minorEastAsia"/>
        </w:rPr>
      </w:pPr>
      <w:r w:rsidRPr="00540B6F">
        <w:rPr>
          <w:rFonts w:eastAsiaTheme="minorEastAsia"/>
        </w:rPr>
        <w:t xml:space="preserve">This paper paves the way for future work on </w:t>
      </w:r>
      <w:commentRangeStart w:id="22"/>
      <w:r w:rsidRPr="00540B6F">
        <w:rPr>
          <w:rFonts w:eastAsiaTheme="minorEastAsia"/>
        </w:rPr>
        <w:t>empirically investigating</w:t>
      </w:r>
      <w:commentRangeEnd w:id="22"/>
      <w:r>
        <w:rPr>
          <w:rStyle w:val="a8"/>
        </w:rPr>
        <w:commentReference w:id="22"/>
      </w:r>
      <w:r w:rsidRPr="00540B6F">
        <w:rPr>
          <w:rFonts w:eastAsiaTheme="minorEastAsia"/>
        </w:rPr>
        <w:t xml:space="preserve"> the </w:t>
      </w:r>
      <w:r w:rsidR="00F14F4B">
        <w:rPr>
          <w:rFonts w:eastAsiaTheme="minorEastAsia" w:hint="eastAsia"/>
        </w:rPr>
        <w:t>impact</w:t>
      </w:r>
      <w:r w:rsidRPr="00540B6F">
        <w:rPr>
          <w:rFonts w:eastAsiaTheme="minorEastAsia"/>
        </w:rPr>
        <w:t xml:space="preserve"> of </w:t>
      </w:r>
      <w:r w:rsidR="00F14F4B">
        <w:rPr>
          <w:rFonts w:eastAsiaTheme="minorEastAsia" w:hint="eastAsia"/>
        </w:rPr>
        <w:t>mobile</w:t>
      </w:r>
      <w:r w:rsidR="00F14F4B">
        <w:rPr>
          <w:rFonts w:eastAsiaTheme="minorEastAsia"/>
        </w:rPr>
        <w:t xml:space="preserve"> </w:t>
      </w:r>
      <w:r w:rsidR="00F14F4B">
        <w:rPr>
          <w:rFonts w:eastAsiaTheme="minorEastAsia" w:hint="eastAsia"/>
        </w:rPr>
        <w:t>app</w:t>
      </w:r>
      <w:r w:rsidRPr="00540B6F">
        <w:rPr>
          <w:rFonts w:eastAsiaTheme="minorEastAsia"/>
        </w:rPr>
        <w:t xml:space="preserve"> </w:t>
      </w:r>
      <w:r w:rsidR="00F14F4B">
        <w:rPr>
          <w:rFonts w:eastAsiaTheme="minorEastAsia" w:hint="eastAsia"/>
        </w:rPr>
        <w:t>usage</w:t>
      </w:r>
      <w:r w:rsidR="00DF0FE9">
        <w:rPr>
          <w:rFonts w:eastAsiaTheme="minorEastAsia"/>
        </w:rPr>
        <w:t xml:space="preserve"> on individual behavior changing</w:t>
      </w:r>
      <w:r w:rsidRPr="00540B6F">
        <w:rPr>
          <w:rFonts w:eastAsiaTheme="minorEastAsia"/>
        </w:rPr>
        <w:t xml:space="preserve">. </w:t>
      </w:r>
      <w:r w:rsidR="00424531">
        <w:rPr>
          <w:rFonts w:eastAsiaTheme="minorEastAsia"/>
        </w:rPr>
        <w:t>Till now,</w:t>
      </w:r>
      <w:r w:rsidR="00E93143">
        <w:rPr>
          <w:rFonts w:eastAsiaTheme="minorEastAsia"/>
        </w:rPr>
        <w:t xml:space="preserve"> </w:t>
      </w:r>
      <w:r w:rsidR="00A76E3E">
        <w:rPr>
          <w:rFonts w:eastAsiaTheme="minorEastAsia"/>
        </w:rPr>
        <w:t>several</w:t>
      </w:r>
      <w:r w:rsidR="008E318A">
        <w:rPr>
          <w:rFonts w:eastAsiaTheme="minorEastAsia" w:hint="eastAsia"/>
        </w:rPr>
        <w:t xml:space="preserve"> </w:t>
      </w:r>
      <w:r w:rsidR="008E318A" w:rsidRPr="008E318A">
        <w:rPr>
          <w:rFonts w:eastAsiaTheme="minorEastAsia"/>
        </w:rPr>
        <w:t xml:space="preserve">studies </w:t>
      </w:r>
      <w:r w:rsidR="00A76E3E">
        <w:rPr>
          <w:rFonts w:eastAsiaTheme="minorEastAsia"/>
        </w:rPr>
        <w:t>have been</w:t>
      </w:r>
      <w:r w:rsidR="008E318A" w:rsidRPr="008E318A">
        <w:rPr>
          <w:rFonts w:eastAsiaTheme="minorEastAsia"/>
        </w:rPr>
        <w:t xml:space="preserve"> collected and </w:t>
      </w:r>
      <w:r w:rsidR="00A76E3E">
        <w:rPr>
          <w:rFonts w:eastAsiaTheme="minorEastAsia"/>
        </w:rPr>
        <w:t xml:space="preserve">analyzed to help design </w:t>
      </w:r>
      <w:r w:rsidR="00EB3043">
        <w:rPr>
          <w:rFonts w:eastAsiaTheme="minorEastAsia"/>
        </w:rPr>
        <w:t>our</w:t>
      </w:r>
      <w:r w:rsidR="00A76E3E">
        <w:rPr>
          <w:rFonts w:eastAsiaTheme="minorEastAsia"/>
        </w:rPr>
        <w:t xml:space="preserve"> natural experiment.</w:t>
      </w:r>
      <w:r w:rsidR="008E318A" w:rsidRPr="008E318A">
        <w:rPr>
          <w:rFonts w:eastAsiaTheme="minorEastAsia"/>
        </w:rPr>
        <w:t xml:space="preserve"> </w:t>
      </w:r>
      <w:r w:rsidR="00C26517">
        <w:rPr>
          <w:rFonts w:eastAsiaTheme="minorEastAsia"/>
        </w:rPr>
        <w:t xml:space="preserve">We plan to choose </w:t>
      </w:r>
      <w:r w:rsidR="00326AB8">
        <w:rPr>
          <w:rFonts w:eastAsia="宋体" w:cs="Times New Roman"/>
          <w:kern w:val="0"/>
          <w:szCs w:val="20"/>
          <w:lang w:eastAsia="en-US"/>
        </w:rPr>
        <w:t>CO</w:t>
      </w:r>
      <w:r w:rsidR="00326AB8" w:rsidRPr="00326AB8">
        <w:rPr>
          <w:rFonts w:eastAsia="宋体" w:cs="Times New Roman"/>
          <w:kern w:val="0"/>
          <w:szCs w:val="20"/>
          <w:vertAlign w:val="subscript"/>
          <w:lang w:eastAsia="en-US"/>
        </w:rPr>
        <w:t>2</w:t>
      </w:r>
      <w:r w:rsidR="00C26517">
        <w:rPr>
          <w:rFonts w:eastAsiaTheme="minorEastAsia"/>
        </w:rPr>
        <w:t xml:space="preserve"> emissions as </w:t>
      </w:r>
      <w:r w:rsidR="00151764">
        <w:rPr>
          <w:rFonts w:eastAsiaTheme="minorEastAsia"/>
        </w:rPr>
        <w:t>a measure of driving behavior</w:t>
      </w:r>
      <w:r w:rsidR="00F63629">
        <w:rPr>
          <w:rFonts w:eastAsiaTheme="minorEastAsia"/>
        </w:rPr>
        <w:t>,</w:t>
      </w:r>
      <w:r w:rsidR="00724662">
        <w:rPr>
          <w:rFonts w:eastAsiaTheme="minorEastAsia"/>
        </w:rPr>
        <w:t xml:space="preserve"> and</w:t>
      </w:r>
      <w:r w:rsidR="00424531">
        <w:rPr>
          <w:rFonts w:eastAsiaTheme="minorEastAsia"/>
        </w:rPr>
        <w:t xml:space="preserve"> </w:t>
      </w:r>
      <w:r w:rsidR="00291D22">
        <w:rPr>
          <w:rFonts w:eastAsiaTheme="minorEastAsia"/>
        </w:rPr>
        <w:t xml:space="preserve">try to explain our </w:t>
      </w:r>
      <w:r w:rsidR="00706F13">
        <w:rPr>
          <w:rFonts w:eastAsiaTheme="minorEastAsia"/>
        </w:rPr>
        <w:t>experiment design philosophy and the expected results</w:t>
      </w:r>
      <w:r w:rsidR="00017892">
        <w:rPr>
          <w:rFonts w:eastAsiaTheme="minorEastAsia"/>
        </w:rPr>
        <w:t xml:space="preserve"> based on motivational theories</w:t>
      </w:r>
      <w:r w:rsidR="00706F13">
        <w:rPr>
          <w:rFonts w:eastAsiaTheme="minorEastAsia"/>
        </w:rPr>
        <w:t xml:space="preserve">. </w:t>
      </w:r>
      <w:r w:rsidR="00461652">
        <w:rPr>
          <w:rFonts w:eastAsiaTheme="minorEastAsia"/>
        </w:rPr>
        <w:t>We hop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 w:rsidR="00312A76">
        <w:rPr>
          <w:rFonts w:eastAsiaTheme="minorEastAsia" w:hint="eastAsia"/>
        </w:rPr>
        <w:t>c</w:t>
      </w:r>
      <w:r w:rsidR="00312A76">
        <w:rPr>
          <w:rFonts w:eastAsiaTheme="minorEastAsia"/>
        </w:rPr>
        <w:t>an</w:t>
      </w:r>
      <w:r w:rsidR="00F750D2">
        <w:rPr>
          <w:rFonts w:eastAsiaTheme="minorEastAsia"/>
        </w:rPr>
        <w:t>:</w:t>
      </w:r>
    </w:p>
    <w:p w14:paraId="5765CFAC" w14:textId="7183D93D" w:rsidR="00113610" w:rsidRPr="00113610" w:rsidRDefault="00F750D2" w:rsidP="00F750D2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commentRangeStart w:id="23"/>
      <w:r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636678" w:rsidRPr="00636678">
        <w:rPr>
          <w:rFonts w:eastAsiaTheme="minorEastAsia"/>
        </w:rPr>
        <w:t>current understanding of</w:t>
      </w:r>
      <w:r w:rsidR="00461652" w:rsidRPr="00F750D2">
        <w:rPr>
          <w:rFonts w:eastAsiaTheme="minorEastAsia"/>
        </w:rPr>
        <w:t xml:space="preserve"> motivational theories</w:t>
      </w:r>
      <w:r w:rsidR="00113610">
        <w:rPr>
          <w:rFonts w:eastAsiaTheme="minorEastAsia"/>
        </w:rPr>
        <w:t>.</w:t>
      </w:r>
      <w:r w:rsidR="00B7450B" w:rsidRPr="00F750D2">
        <w:rPr>
          <w:rFonts w:eastAsiaTheme="minorEastAsia"/>
        </w:rPr>
        <w:t xml:space="preserve"> </w:t>
      </w:r>
      <w:commentRangeEnd w:id="23"/>
      <w:r w:rsidR="00113610">
        <w:rPr>
          <w:rStyle w:val="a8"/>
        </w:rPr>
        <w:commentReference w:id="23"/>
      </w:r>
    </w:p>
    <w:p w14:paraId="16ACF1D0" w14:textId="7A5683B7" w:rsidR="008E318A" w:rsidRPr="0033769B" w:rsidRDefault="009370F5" w:rsidP="00F750D2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/>
        </w:rPr>
        <w:t xml:space="preserve">Promote </w:t>
      </w:r>
      <w:r w:rsidR="007308B5">
        <w:rPr>
          <w:rFonts w:eastAsiaTheme="minorEastAsia"/>
        </w:rPr>
        <w:t xml:space="preserve">further </w:t>
      </w:r>
      <w:r>
        <w:rPr>
          <w:rFonts w:eastAsiaTheme="minorEastAsia"/>
        </w:rPr>
        <w:t xml:space="preserve">discussion of </w:t>
      </w:r>
      <w:r w:rsidR="00987F86">
        <w:rPr>
          <w:rFonts w:eastAsiaTheme="minorEastAsia"/>
        </w:rPr>
        <w:t>the positive impact of IT</w:t>
      </w:r>
      <w:r w:rsidR="006656E9">
        <w:rPr>
          <w:rFonts w:eastAsiaTheme="minorEastAsia"/>
        </w:rPr>
        <w:t xml:space="preserve"> on individual behavior</w:t>
      </w:r>
      <w:r w:rsidR="00987F86">
        <w:rPr>
          <w:rFonts w:eastAsiaTheme="minorEastAsia"/>
        </w:rPr>
        <w:t>.</w:t>
      </w:r>
    </w:p>
    <w:p w14:paraId="4DD4CD3E" w14:textId="4B282C35" w:rsidR="00541D9A" w:rsidRDefault="00A7439E" w:rsidP="009E17D7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>H</w:t>
      </w:r>
      <w:r w:rsidR="0033769B" w:rsidRPr="0033769B">
        <w:rPr>
          <w:rFonts w:eastAsiaTheme="minorEastAsia" w:cs="Times New Roman"/>
        </w:rPr>
        <w:t xml:space="preserve">ave implications for future environmental protection projects and assist </w:t>
      </w:r>
      <w:r w:rsidR="00E14270">
        <w:rPr>
          <w:rFonts w:eastAsiaTheme="minorEastAsia" w:cs="Times New Roman"/>
        </w:rPr>
        <w:t>relevant organizations</w:t>
      </w:r>
      <w:r w:rsidR="0033769B" w:rsidRPr="0033769B">
        <w:rPr>
          <w:rFonts w:eastAsiaTheme="minorEastAsia" w:cs="Times New Roman"/>
        </w:rPr>
        <w:t xml:space="preserve"> to develop apps </w:t>
      </w:r>
      <w:r w:rsidR="00795BDD">
        <w:rPr>
          <w:rFonts w:eastAsiaTheme="minorEastAsia" w:cs="Times New Roman"/>
        </w:rPr>
        <w:t>aiming to help</w:t>
      </w:r>
      <w:r w:rsidR="0033769B" w:rsidRPr="0033769B">
        <w:rPr>
          <w:rFonts w:eastAsiaTheme="minorEastAsia" w:cs="Times New Roman"/>
        </w:rPr>
        <w:t xml:space="preserve"> energy conservation and emission reduction.</w:t>
      </w:r>
    </w:p>
    <w:p w14:paraId="5F34DADF" w14:textId="7D914C40" w:rsidR="009E17D7" w:rsidRDefault="004A71B1" w:rsidP="00540B6F">
      <w:pPr>
        <w:rPr>
          <w:rFonts w:eastAsiaTheme="minorEastAsia" w:cs="Times New Roman"/>
        </w:rPr>
      </w:pPr>
      <w:r>
        <w:rPr>
          <w:rFonts w:eastAsiaTheme="minorEastAsia" w:cs="Times New Roman"/>
        </w:rPr>
        <w:t>And there are also limitations of the research</w:t>
      </w:r>
      <w:r w:rsidR="009862F5">
        <w:rPr>
          <w:rFonts w:eastAsiaTheme="minorEastAsia" w:cs="Times New Roman"/>
        </w:rPr>
        <w:t xml:space="preserve"> that</w:t>
      </w:r>
      <w:r>
        <w:rPr>
          <w:rFonts w:eastAsiaTheme="minorEastAsia" w:cs="Times New Roman"/>
        </w:rPr>
        <w:t>:</w:t>
      </w:r>
    </w:p>
    <w:p w14:paraId="67CED17A" w14:textId="4E8BE6D9" w:rsidR="006F2A6E" w:rsidRPr="00185E3F" w:rsidRDefault="00E7296A" w:rsidP="00185E3F">
      <w:pPr>
        <w:pStyle w:val="a7"/>
        <w:numPr>
          <w:ilvl w:val="0"/>
          <w:numId w:val="5"/>
        </w:numPr>
        <w:ind w:firstLineChars="0"/>
        <w:rPr>
          <w:rFonts w:eastAsiaTheme="minorEastAsia"/>
        </w:rPr>
      </w:pPr>
      <w:r>
        <w:rPr>
          <w:rFonts w:eastAsiaTheme="minorEastAsia"/>
        </w:rPr>
        <w:t xml:space="preserve">The experiment </w:t>
      </w:r>
      <w:r w:rsidRPr="00E7296A">
        <w:rPr>
          <w:rFonts w:eastAsiaTheme="minorEastAsia"/>
        </w:rPr>
        <w:t>use</w:t>
      </w:r>
      <w:r w:rsidR="00686579">
        <w:rPr>
          <w:rFonts w:eastAsiaTheme="minorEastAsia"/>
        </w:rPr>
        <w:t>s</w:t>
      </w:r>
      <w:r w:rsidRPr="00E7296A">
        <w:rPr>
          <w:rFonts w:eastAsiaTheme="minorEastAsia"/>
        </w:rPr>
        <w:t xml:space="preserve"> data of </w:t>
      </w:r>
      <w:r w:rsidR="00185E3F">
        <w:rPr>
          <w:rFonts w:eastAsiaTheme="minorEastAsia"/>
        </w:rPr>
        <w:t>drivers</w:t>
      </w:r>
      <w:r w:rsidRPr="00E7296A">
        <w:rPr>
          <w:rFonts w:eastAsiaTheme="minorEastAsia"/>
        </w:rPr>
        <w:t xml:space="preserve"> located in China. In spite of</w:t>
      </w:r>
      <w:r w:rsidR="00185E3F">
        <w:rPr>
          <w:rFonts w:eastAsiaTheme="minorEastAsia"/>
        </w:rPr>
        <w:t xml:space="preserve"> </w:t>
      </w:r>
      <w:r w:rsidRPr="00185E3F">
        <w:rPr>
          <w:rFonts w:eastAsiaTheme="minorEastAsia"/>
        </w:rPr>
        <w:t xml:space="preserve">this, given </w:t>
      </w:r>
      <w:r w:rsidR="008027B6">
        <w:rPr>
          <w:rFonts w:eastAsiaTheme="minorEastAsia"/>
        </w:rPr>
        <w:t xml:space="preserve">that </w:t>
      </w:r>
      <w:r w:rsidR="008027B6" w:rsidRPr="008027B6">
        <w:rPr>
          <w:rFonts w:eastAsiaTheme="minorEastAsia"/>
        </w:rPr>
        <w:t xml:space="preserve">traffic laws and </w:t>
      </w:r>
      <w:r w:rsidR="00DA4134">
        <w:rPr>
          <w:rFonts w:eastAsiaTheme="minorEastAsia"/>
        </w:rPr>
        <w:t>road</w:t>
      </w:r>
      <w:r w:rsidR="008027B6" w:rsidRPr="008027B6">
        <w:rPr>
          <w:rFonts w:eastAsiaTheme="minorEastAsia"/>
        </w:rPr>
        <w:t xml:space="preserve"> conditions </w:t>
      </w:r>
      <w:r w:rsidR="00DA4134">
        <w:rPr>
          <w:rFonts w:eastAsiaTheme="minorEastAsia"/>
        </w:rPr>
        <w:t>vary from country to country</w:t>
      </w:r>
      <w:r w:rsidR="00AB3AAA">
        <w:rPr>
          <w:rFonts w:eastAsiaTheme="minorEastAsia"/>
        </w:rPr>
        <w:t xml:space="preserve">, </w:t>
      </w:r>
      <w:r w:rsidRPr="00185E3F">
        <w:rPr>
          <w:rFonts w:eastAsiaTheme="minorEastAsia"/>
        </w:rPr>
        <w:t xml:space="preserve">one would expect that </w:t>
      </w:r>
      <w:r w:rsidR="00AB21E6">
        <w:rPr>
          <w:rFonts w:eastAsiaTheme="minorEastAsia"/>
        </w:rPr>
        <w:t>the</w:t>
      </w:r>
      <w:r w:rsidRPr="00185E3F">
        <w:rPr>
          <w:rFonts w:eastAsiaTheme="minorEastAsia"/>
        </w:rPr>
        <w:t xml:space="preserve"> </w:t>
      </w:r>
      <w:r w:rsidR="00B56CFC">
        <w:rPr>
          <w:rFonts w:eastAsiaTheme="minorEastAsia"/>
        </w:rPr>
        <w:t xml:space="preserve">usage of mobile app </w:t>
      </w:r>
      <w:r w:rsidRPr="00185E3F">
        <w:rPr>
          <w:rFonts w:eastAsiaTheme="minorEastAsia"/>
        </w:rPr>
        <w:t>might play a different role in</w:t>
      </w:r>
      <w:r w:rsidR="00185E3F">
        <w:rPr>
          <w:rFonts w:eastAsiaTheme="minorEastAsia"/>
        </w:rPr>
        <w:t xml:space="preserve"> </w:t>
      </w:r>
      <w:r w:rsidR="00BE25AD">
        <w:rPr>
          <w:rFonts w:eastAsiaTheme="minorEastAsia"/>
        </w:rPr>
        <w:t xml:space="preserve">individual </w:t>
      </w:r>
      <w:r w:rsidR="002C2307">
        <w:rPr>
          <w:rFonts w:eastAsiaTheme="minorEastAsia"/>
        </w:rPr>
        <w:t>level pro-environmental behavior</w:t>
      </w:r>
      <w:r w:rsidR="00BE25AD">
        <w:rPr>
          <w:rFonts w:eastAsiaTheme="minorEastAsia"/>
        </w:rPr>
        <w:t xml:space="preserve"> </w:t>
      </w:r>
      <w:r w:rsidRPr="00185E3F">
        <w:rPr>
          <w:rFonts w:eastAsiaTheme="minorEastAsia"/>
        </w:rPr>
        <w:t>in other countries.</w:t>
      </w:r>
      <w:r w:rsidR="006F2A6E" w:rsidRPr="00185E3F">
        <w:rPr>
          <w:rFonts w:eastAsiaTheme="minorEastAsia"/>
        </w:rPr>
        <w:t xml:space="preserve"> </w:t>
      </w:r>
    </w:p>
    <w:p w14:paraId="77D2B1BD" w14:textId="2D096D40" w:rsidR="00541D9A" w:rsidRPr="00A52EBC" w:rsidRDefault="00DA146E" w:rsidP="00541D9A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 w:rsidRPr="00DA146E">
        <w:rPr>
          <w:rFonts w:eastAsiaTheme="minorEastAsia" w:cs="Times New Roman"/>
        </w:rPr>
        <w:t xml:space="preserve">Over the past year, the Covid-19 epidemic has had a major impact on all sectors of society and it may </w:t>
      </w:r>
      <w:r w:rsidR="009269AF">
        <w:rPr>
          <w:rFonts w:eastAsiaTheme="minorEastAsia" w:cs="Times New Roman"/>
        </w:rPr>
        <w:t>have certain influence on</w:t>
      </w:r>
      <w:r w:rsidRPr="00DA146E">
        <w:rPr>
          <w:rFonts w:eastAsiaTheme="minorEastAsia" w:cs="Times New Roman"/>
        </w:rPr>
        <w:t xml:space="preserve"> drivers' driving </w:t>
      </w:r>
      <w:r w:rsidR="0005673D">
        <w:rPr>
          <w:rFonts w:eastAsiaTheme="minorEastAsia" w:cs="Times New Roman"/>
        </w:rPr>
        <w:t>behavior</w:t>
      </w:r>
      <w:r w:rsidR="00BC3632">
        <w:rPr>
          <w:rFonts w:eastAsiaTheme="minorEastAsia" w:cs="Times New Roman"/>
        </w:rPr>
        <w:t xml:space="preserve"> </w:t>
      </w:r>
      <w:r w:rsidR="00B74636">
        <w:rPr>
          <w:rFonts w:eastAsiaTheme="minorEastAsia" w:cs="Times New Roman"/>
        </w:rPr>
        <w:t>along with the app usage</w:t>
      </w:r>
      <w:r w:rsidRPr="00DA146E">
        <w:rPr>
          <w:rFonts w:eastAsiaTheme="minorEastAsia" w:cs="Times New Roman"/>
        </w:rPr>
        <w:t xml:space="preserve">, </w:t>
      </w:r>
      <w:r w:rsidR="00B31D0A">
        <w:rPr>
          <w:rFonts w:eastAsiaTheme="minorEastAsia" w:cs="Times New Roman"/>
        </w:rPr>
        <w:t xml:space="preserve">thus </w:t>
      </w:r>
      <w:commentRangeStart w:id="24"/>
      <w:r w:rsidR="00B31D0A">
        <w:rPr>
          <w:rFonts w:eastAsiaTheme="minorEastAsia" w:cs="Times New Roman"/>
        </w:rPr>
        <w:t>causing bias</w:t>
      </w:r>
      <w:r w:rsidR="00640661">
        <w:rPr>
          <w:rFonts w:eastAsiaTheme="minorEastAsia" w:cs="Times New Roman"/>
        </w:rPr>
        <w:t>.</w:t>
      </w:r>
      <w:commentRangeEnd w:id="24"/>
      <w:r w:rsidR="00DE1020">
        <w:rPr>
          <w:rStyle w:val="a8"/>
        </w:rPr>
        <w:commentReference w:id="24"/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t>References</w:t>
      </w:r>
    </w:p>
    <w:p w14:paraId="0E9ABF11" w14:textId="77777777" w:rsidR="00960334" w:rsidRPr="00960334" w:rsidRDefault="00AD1AD5" w:rsidP="0096033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60334" w:rsidRPr="00960334">
        <w:t xml:space="preserve">Alessandrini, A., Cattivera, A., Filippi, F., and Ortenzi, F. 2012. "Driving Style Influence on Car Co2 Emissions," </w:t>
      </w:r>
      <w:r w:rsidR="00960334" w:rsidRPr="00960334">
        <w:rPr>
          <w:i/>
        </w:rPr>
        <w:t>2012 international emission inventory conference</w:t>
      </w:r>
      <w:r w:rsidR="00960334" w:rsidRPr="00960334">
        <w:t>.</w:t>
      </w:r>
    </w:p>
    <w:p w14:paraId="3FF2C971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Alessandrini, A., Orecchini, F., Ortenzi, F., and Campbell, F. V. 2009. "Drive-Style Emissions Testing on the Latest Two Honda Hybrid Technologies," </w:t>
      </w:r>
      <w:r w:rsidRPr="00960334">
        <w:rPr>
          <w:i/>
        </w:rPr>
        <w:t>European Transport Research Review</w:t>
      </w:r>
      <w:r w:rsidRPr="00960334">
        <w:t xml:space="preserve"> (1:2), pp. 57-66.</w:t>
      </w:r>
    </w:p>
    <w:p w14:paraId="792711AD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rPr>
          <w:rFonts w:hint="eastAsia"/>
        </w:rPr>
        <w:t>Å</w:t>
      </w:r>
      <w:r w:rsidRPr="00960334">
        <w:t xml:space="preserve">rsand, E., Tatara, N., Østengen, G., and Hartvigsen, G. 2010. "Mobile Phone-Based Self-Management Tools for Type 2 Diabetes: The Few Touch Application," </w:t>
      </w:r>
      <w:r w:rsidRPr="00960334">
        <w:rPr>
          <w:i/>
        </w:rPr>
        <w:t>Journal of diabetes science and technology</w:t>
      </w:r>
      <w:r w:rsidRPr="00960334">
        <w:t xml:space="preserve"> (4:2), pp. 328-336.</w:t>
      </w:r>
    </w:p>
    <w:p w14:paraId="66356F7C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Barkenbus, J. N. 2010. "Eco-Driving: An Overlooked Climate Change Initiative," </w:t>
      </w:r>
      <w:r w:rsidRPr="00960334">
        <w:rPr>
          <w:i/>
        </w:rPr>
        <w:t>Energy policy</w:t>
      </w:r>
      <w:r w:rsidRPr="00960334">
        <w:t xml:space="preserve"> (38:2), pp. 762-769.</w:t>
      </w:r>
    </w:p>
    <w:p w14:paraId="13C2F655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Brown, I., and Groeger, J. 1988. "Risk Perception and Decision Taking During the Transition between Novice and Experienced Driver Status," </w:t>
      </w:r>
      <w:r w:rsidRPr="00960334">
        <w:rPr>
          <w:i/>
        </w:rPr>
        <w:t>Ergonomics</w:t>
      </w:r>
      <w:r w:rsidRPr="00960334">
        <w:t xml:space="preserve"> (31:4), pp. 585-597.</w:t>
      </w:r>
    </w:p>
    <w:p w14:paraId="3AD6C622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Castells, M. 1997. "An Introduction to the Information Age," </w:t>
      </w:r>
      <w:r w:rsidRPr="00960334">
        <w:rPr>
          <w:i/>
        </w:rPr>
        <w:t>City</w:t>
      </w:r>
      <w:r w:rsidRPr="00960334">
        <w:t xml:space="preserve"> (2:7), pp. 6-16.</w:t>
      </w:r>
    </w:p>
    <w:p w14:paraId="3D21796B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Chang, C.-C., Liang, C., Yan, C.-F., and Tseng, J.-S. 2013. "The Impact of College Students’ Intrinsic and Extrinsic Motivation on Continuance Intention to Use English Mobile Learning Systems," </w:t>
      </w:r>
      <w:r w:rsidRPr="00960334">
        <w:rPr>
          <w:i/>
        </w:rPr>
        <w:t>The Asia-Pacific Education Researcher</w:t>
      </w:r>
      <w:r w:rsidRPr="00960334">
        <w:t xml:space="preserve"> (22:2), pp. 181-192.</w:t>
      </w:r>
    </w:p>
    <w:p w14:paraId="1AB3591D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lastRenderedPageBreak/>
        <w:t xml:space="preserve">Chen, C.-Y. 2020. "Smartphone Addiction: Psychological and Social Factors Predict the Use and Abuse of a Social Mobile Application," </w:t>
      </w:r>
      <w:r w:rsidRPr="00960334">
        <w:rPr>
          <w:i/>
        </w:rPr>
        <w:t>Information, Communication &amp; Society</w:t>
      </w:r>
      <w:r w:rsidRPr="00960334">
        <w:t xml:space="preserve"> (23:3), pp. 454-467.</w:t>
      </w:r>
    </w:p>
    <w:p w14:paraId="6893B3F9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Cole-Lewis, H., and Kershaw, T. 2010. "Text Messaging as a Tool for Behavior Change in Disease Prevention and Management," </w:t>
      </w:r>
      <w:r w:rsidRPr="00960334">
        <w:rPr>
          <w:i/>
        </w:rPr>
        <w:t>Epidemiologic reviews</w:t>
      </w:r>
      <w:r w:rsidRPr="00960334">
        <w:t xml:space="preserve"> (32:1), pp. 56-69.</w:t>
      </w:r>
    </w:p>
    <w:p w14:paraId="244CCF88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Deci, E. L., and Ryan, R. M. 2010. "Intrinsic Motivation," </w:t>
      </w:r>
      <w:r w:rsidRPr="00960334">
        <w:rPr>
          <w:i/>
        </w:rPr>
        <w:t>The corsini encyclopedia of psychology</w:t>
      </w:r>
      <w:r w:rsidRPr="00960334">
        <w:t>), pp. 1-2.</w:t>
      </w:r>
    </w:p>
    <w:p w14:paraId="46181E40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Devaraj, S., and Kohli, R. 2003. "Performance Impacts of Information Technology: Is Actual Usage the Missing Link?," </w:t>
      </w:r>
      <w:r w:rsidRPr="00960334">
        <w:rPr>
          <w:i/>
        </w:rPr>
        <w:t>Management science</w:t>
      </w:r>
      <w:r w:rsidRPr="00960334">
        <w:t xml:space="preserve"> (49:3), pp. 273-289.</w:t>
      </w:r>
    </w:p>
    <w:p w14:paraId="04E79E7E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Erek, K., Loeser, F., Schmidt, N.-H., Zarnekow, R., and Kolbe, L. M. 2011. "Green It Strategies: A Case Study-Based Framework for Aligning Green It with Competitive Environmental Strategies," </w:t>
      </w:r>
      <w:r w:rsidRPr="00960334">
        <w:rPr>
          <w:i/>
        </w:rPr>
        <w:t>PACIS</w:t>
      </w:r>
      <w:r w:rsidRPr="00960334">
        <w:t>: Citeseer, p. 59.</w:t>
      </w:r>
    </w:p>
    <w:p w14:paraId="63FD3797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Flemming, S. A., Hilliard, A., and Jamieson, G. A. 2008. "The Need for Human Factors in the Sustainability Domain," </w:t>
      </w:r>
      <w:r w:rsidRPr="00960334">
        <w:rPr>
          <w:i/>
        </w:rPr>
        <w:t>Proceedings of the human factors and ergonomics society annual meeting</w:t>
      </w:r>
      <w:r w:rsidRPr="00960334">
        <w:t>: SAGE Publications Sage CA: Los Angeles, CA, pp. 748-752.</w:t>
      </w:r>
    </w:p>
    <w:p w14:paraId="41B18032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Gao, J., Chen, H., Liu, Y., Li, Y., Li, T., Tu, R., Liang, B., and Ma, C. 2021. "The Effect of after-Treatment Techniques on the Correlations between Driving Behaviours and Nox Emissions of Passenger Cars," </w:t>
      </w:r>
      <w:r w:rsidRPr="00960334">
        <w:rPr>
          <w:i/>
        </w:rPr>
        <w:t>Journal of Cleaner Production</w:t>
      </w:r>
      <w:r w:rsidRPr="00960334">
        <w:t xml:space="preserve"> (288), p. 125647.</w:t>
      </w:r>
    </w:p>
    <w:p w14:paraId="45B63122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Gorham, R. 2002. "Air Pollution from Ground Transportation," </w:t>
      </w:r>
      <w:r w:rsidRPr="00960334">
        <w:rPr>
          <w:i/>
        </w:rPr>
        <w:t>An Assessment of Causes, Strategies and Tactics, and Proposed Actions for the International Community. New York: United Nations, Division of Sustainable Development, Department of Economic and Social Affairs</w:t>
      </w:r>
      <w:r w:rsidRPr="00960334">
        <w:t>).</w:t>
      </w:r>
    </w:p>
    <w:p w14:paraId="65BEE37E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Green, C. S., and Bavelier, D. 2008. "Exercising Your Brain: A Review of Human Brain Plasticity and Training-Induced Learning," </w:t>
      </w:r>
      <w:r w:rsidRPr="00960334">
        <w:rPr>
          <w:i/>
        </w:rPr>
        <w:t>Psychology and aging</w:t>
      </w:r>
      <w:r w:rsidRPr="00960334">
        <w:t xml:space="preserve"> (23:4), p. 692.</w:t>
      </w:r>
    </w:p>
    <w:p w14:paraId="70DE5D05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Greengard, S. 2011. "Living in a Digital World," </w:t>
      </w:r>
      <w:r w:rsidRPr="00960334">
        <w:rPr>
          <w:i/>
        </w:rPr>
        <w:t>Communications of the ACM</w:t>
      </w:r>
      <w:r w:rsidRPr="00960334">
        <w:t xml:space="preserve"> (54:10).</w:t>
      </w:r>
    </w:p>
    <w:p w14:paraId="2173E88A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Halepota, H. A. 2005. "Motivational Theories and Their Application in Construction," </w:t>
      </w:r>
      <w:r w:rsidRPr="00960334">
        <w:rPr>
          <w:i/>
        </w:rPr>
        <w:t>Cost engineering</w:t>
      </w:r>
      <w:r w:rsidRPr="00960334">
        <w:t xml:space="preserve"> (47:3), p. 14.</w:t>
      </w:r>
    </w:p>
    <w:p w14:paraId="34F29B0E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Hebden, L., Cook, A., Van Der Ploeg, H. P., and Allman-Farinelli, M. 2012. "Development of Smartphone Applications for Nutrition and Physical Activity Behavior Change," </w:t>
      </w:r>
      <w:r w:rsidRPr="00960334">
        <w:rPr>
          <w:i/>
        </w:rPr>
        <w:t>JMIR research protocols</w:t>
      </w:r>
      <w:r w:rsidRPr="00960334">
        <w:t xml:space="preserve"> (1:2), p. e9.</w:t>
      </w:r>
    </w:p>
    <w:p w14:paraId="19BCDCC8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Hitt, L. M., and Brynjolfsson, E. 1996. "Productivity, Business Profitability, and Consumer Surplus: Three Different Measures of Information Technology Value," </w:t>
      </w:r>
      <w:r w:rsidRPr="00960334">
        <w:rPr>
          <w:i/>
        </w:rPr>
        <w:t>MIS quarterly</w:t>
      </w:r>
      <w:r w:rsidRPr="00960334">
        <w:t>), pp. 121-142.</w:t>
      </w:r>
    </w:p>
    <w:p w14:paraId="42C04399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960334">
        <w:rPr>
          <w:i/>
        </w:rPr>
        <w:t>Journal of diabetes science and technology</w:t>
      </w:r>
      <w:r w:rsidRPr="00960334">
        <w:t xml:space="preserve"> (4:2), pp. 429-434.</w:t>
      </w:r>
    </w:p>
    <w:p w14:paraId="1A8B07A6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Idso, C. D., Idso, S. B., and Balling Jr, R. C. 1998. "The Urban Co2 Dome of Phoenix, Arizona," </w:t>
      </w:r>
      <w:r w:rsidRPr="00960334">
        <w:rPr>
          <w:i/>
        </w:rPr>
        <w:t>Physical Geography</w:t>
      </w:r>
      <w:r w:rsidRPr="00960334">
        <w:t xml:space="preserve"> (19:2), pp. 95-108.</w:t>
      </w:r>
    </w:p>
    <w:p w14:paraId="442F7FB4" w14:textId="58220E71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>IEA. 2020. "Co</w:t>
      </w:r>
      <w:r w:rsidRPr="00960334">
        <w:rPr>
          <w:vertAlign w:val="subscript"/>
        </w:rPr>
        <w:t>2</w:t>
      </w:r>
      <w:r w:rsidRPr="00960334">
        <w:t xml:space="preserve"> Emissions from Fuel Combustion by Sector in 2018." 2020, from </w:t>
      </w:r>
      <w:hyperlink r:id="rId14" w:history="1">
        <w:r w:rsidRPr="00960334">
          <w:rPr>
            <w:rStyle w:val="ad"/>
          </w:rPr>
          <w:t>http://www.iea.org/publications/freepublications/publication/co2-emissions-from-fuel-combustion-highlights-2020.html</w:t>
        </w:r>
      </w:hyperlink>
    </w:p>
    <w:p w14:paraId="2F8D3AB9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>Iso-Ahola, S. E. 1980. "The Social Psychology of Leisure and Recreation,").</w:t>
      </w:r>
    </w:p>
    <w:p w14:paraId="5C83C3DA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Joorabchi, M. E., Mesbah, A., and Kruchten, P. 2013. "Real Challenges in Mobile App Development," </w:t>
      </w:r>
      <w:r w:rsidRPr="00960334">
        <w:rPr>
          <w:i/>
        </w:rPr>
        <w:t>2013 ACM/IEEE International Symposium on Empirical Software Engineering and Measurement</w:t>
      </w:r>
      <w:r w:rsidRPr="00960334">
        <w:t>: IEEE, pp. 15-24.</w:t>
      </w:r>
    </w:p>
    <w:p w14:paraId="244D6F17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Lajunen, T., and Summala, H. 1995. "Driving Experience, Personality, and Skill and Safety-Motive </w:t>
      </w:r>
      <w:r w:rsidRPr="00960334">
        <w:lastRenderedPageBreak/>
        <w:t xml:space="preserve">Dimensions in Drivers' Self-Assessments," </w:t>
      </w:r>
      <w:r w:rsidRPr="00960334">
        <w:rPr>
          <w:i/>
        </w:rPr>
        <w:t>Personality and Individual Differences</w:t>
      </w:r>
      <w:r w:rsidRPr="00960334">
        <w:t xml:space="preserve"> (19:3), pp. 307-318.</w:t>
      </w:r>
    </w:p>
    <w:p w14:paraId="118AAAC6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Lee, M. K., Cheung, C. M., and Chen, Z. 2005. "Acceptance of Internet-Based Learning Medium: The Role of Extrinsic and Intrinsic Motivation," </w:t>
      </w:r>
      <w:r w:rsidRPr="00960334">
        <w:rPr>
          <w:i/>
        </w:rPr>
        <w:t>Information &amp; management</w:t>
      </w:r>
      <w:r w:rsidRPr="00960334">
        <w:t xml:space="preserve"> (42:8), pp. 1095-1104.</w:t>
      </w:r>
    </w:p>
    <w:p w14:paraId="1AC866C6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960334">
        <w:rPr>
          <w:i/>
        </w:rPr>
        <w:t>AMCIS</w:t>
      </w:r>
      <w:r w:rsidRPr="00960334">
        <w:t>: Citeseer.</w:t>
      </w:r>
    </w:p>
    <w:p w14:paraId="5857FF6B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Lubin, D. A., and Esty, D. C. 2010. "The Sustainability Imperative," </w:t>
      </w:r>
      <w:r w:rsidRPr="00960334">
        <w:rPr>
          <w:i/>
        </w:rPr>
        <w:t>Harvard business review</w:t>
      </w:r>
      <w:r w:rsidRPr="00960334">
        <w:t xml:space="preserve"> (88:5), pp. 42-50.</w:t>
      </w:r>
    </w:p>
    <w:p w14:paraId="3AC4338F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Mahmood, M. A., Hall, L., and Swanberg, D. L. 2001. "Factors Affecting Information Technology Usage: A Meta-Analysis of the Empirical Literature," </w:t>
      </w:r>
      <w:r w:rsidRPr="00960334">
        <w:rPr>
          <w:i/>
        </w:rPr>
        <w:t>Journal of organizational computing and electronic commerce</w:t>
      </w:r>
      <w:r w:rsidRPr="00960334">
        <w:t xml:space="preserve"> (11:2), pp. 107-130.</w:t>
      </w:r>
    </w:p>
    <w:p w14:paraId="4070A652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960334">
        <w:rPr>
          <w:i/>
        </w:rPr>
        <w:t>IEEE Transactions on Information Technology in Biomedicine</w:t>
      </w:r>
      <w:r w:rsidRPr="00960334">
        <w:t xml:space="preserve"> (14:2), pp. 456-463.</w:t>
      </w:r>
    </w:p>
    <w:p w14:paraId="1517AA8B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Moon, J.-W., and Kim, Y.-G. 2001. "Extending the Tam for a World-Wide-Web Context," </w:t>
      </w:r>
      <w:r w:rsidRPr="00960334">
        <w:rPr>
          <w:i/>
        </w:rPr>
        <w:t>Information &amp; management</w:t>
      </w:r>
      <w:r w:rsidRPr="00960334">
        <w:t xml:space="preserve"> (38:4), pp. 217-230.</w:t>
      </w:r>
    </w:p>
    <w:p w14:paraId="52B0D6E4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Murugesan, S. 2008. "Harnessing Green It: Principles and Practices," </w:t>
      </w:r>
      <w:r w:rsidRPr="00960334">
        <w:rPr>
          <w:i/>
        </w:rPr>
        <w:t>IT professional</w:t>
      </w:r>
      <w:r w:rsidRPr="00960334">
        <w:t xml:space="preserve"> (10:1), pp. 24-33.</w:t>
      </w:r>
    </w:p>
    <w:p w14:paraId="3423AE9F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Näätänen, R., and Summala, H. 1976. "Road-User Behaviour and Traffic Accidents," </w:t>
      </w:r>
      <w:r w:rsidRPr="00960334">
        <w:rPr>
          <w:i/>
        </w:rPr>
        <w:t>Publication of: North-Holland Publishing Company</w:t>
      </w:r>
      <w:r w:rsidRPr="00960334">
        <w:t>).</w:t>
      </w:r>
    </w:p>
    <w:p w14:paraId="7D4F0A25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Nasrallah, H. A., Balling Jr, R. C., Madi, S. M., and Al-Ansari, L. 2003. "Temporal Variations in Atmospheric Co2 Concentrations in Kuwait City, Kuwait with Comparisons to Phoenix, Arizona, USA," </w:t>
      </w:r>
      <w:r w:rsidRPr="00960334">
        <w:rPr>
          <w:i/>
        </w:rPr>
        <w:t>Environmental Pollution</w:t>
      </w:r>
      <w:r w:rsidRPr="00960334">
        <w:t xml:space="preserve"> (121:2), pp. 301-305.</w:t>
      </w:r>
    </w:p>
    <w:p w14:paraId="66031888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Nejadkoorki, F., Nicholson, K., Lake, I., and Davies, T. 2008. "An Approach for Modelling Co2 Emissions from Road Traffic in Urban Areas," </w:t>
      </w:r>
      <w:r w:rsidRPr="00960334">
        <w:rPr>
          <w:i/>
        </w:rPr>
        <w:t>Science of the total environment</w:t>
      </w:r>
      <w:r w:rsidRPr="00960334">
        <w:t xml:space="preserve"> (406:1-2), pp. 269-278.</w:t>
      </w:r>
    </w:p>
    <w:p w14:paraId="3BA75A4B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Nishad, P., and Rana, A. S. 2016. "Impact of Mobile Phone Addiction among College Going Students," </w:t>
      </w:r>
      <w:r w:rsidRPr="00960334">
        <w:rPr>
          <w:i/>
        </w:rPr>
        <w:t>Advance Research Journal of Social Science</w:t>
      </w:r>
      <w:r w:rsidRPr="00960334">
        <w:t xml:space="preserve"> (7:1), pp. 111-115.</w:t>
      </w:r>
    </w:p>
    <w:p w14:paraId="0F0915DF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Pablos, P. O. d. 2012. </w:t>
      </w:r>
      <w:r w:rsidRPr="00960334">
        <w:rPr>
          <w:i/>
        </w:rPr>
        <w:t>Green Technologies and Business Practices: An It Approach</w:t>
      </w:r>
      <w:r w:rsidRPr="00960334">
        <w:t>. Information Science Reference.</w:t>
      </w:r>
    </w:p>
    <w:p w14:paraId="00E890BC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>Potvin-Bernal, J. 2020. "Nudging Eco-Driving Behaviour Using Motive Substitution."</w:t>
      </w:r>
    </w:p>
    <w:p w14:paraId="610FC584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Ramayah, T., Jantan, M., and Ismail, N. 2003. "Impact of Intrinsic and Extrinsic Motivation on Internet Usage in Malaysia," </w:t>
      </w:r>
      <w:r w:rsidRPr="00960334">
        <w:rPr>
          <w:i/>
        </w:rPr>
        <w:t>The 12th International Conference on Management of Technology</w:t>
      </w:r>
      <w:r w:rsidRPr="00960334">
        <w:t>, pp. 13-15.</w:t>
      </w:r>
    </w:p>
    <w:p w14:paraId="257EA7BC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Steg, L., and Vlek, C. 2009. "Encouraging Pro-Environmental Behaviour: An Integrative Review and Research Agenda," </w:t>
      </w:r>
      <w:r w:rsidRPr="00960334">
        <w:rPr>
          <w:i/>
        </w:rPr>
        <w:t>Journal of environmental psychology</w:t>
      </w:r>
      <w:r w:rsidRPr="00960334">
        <w:t xml:space="preserve"> (29:3), pp. 309-317.</w:t>
      </w:r>
    </w:p>
    <w:p w14:paraId="3C2490D5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Sundaram, S., Schwarz, A., Jones, E., and Chin, W. W. 2007. "Technology Use on the Front Line: How Information Technology Enhances Individual Performance," </w:t>
      </w:r>
      <w:r w:rsidRPr="00960334">
        <w:rPr>
          <w:i/>
        </w:rPr>
        <w:t>Journal of the Academy of Marketing Science</w:t>
      </w:r>
      <w:r w:rsidRPr="00960334">
        <w:t xml:space="preserve"> (35:1), pp. 101-112.</w:t>
      </w:r>
    </w:p>
    <w:p w14:paraId="3A2E7B38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Taylor, S., and Todd, P. A. 1995. "Understanding Information Technology Usage: A Test of Competing Models," </w:t>
      </w:r>
      <w:r w:rsidRPr="00960334">
        <w:rPr>
          <w:i/>
        </w:rPr>
        <w:t>Information systems research</w:t>
      </w:r>
      <w:r w:rsidRPr="00960334">
        <w:t xml:space="preserve"> (6:2), pp. 144-176.</w:t>
      </w:r>
    </w:p>
    <w:p w14:paraId="5CE85A45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Teo, T. S., Lim, V. K., and Lai, R. Y. 1999. "Intrinsic and Extrinsic Motivation in Internet Usage," </w:t>
      </w:r>
      <w:r w:rsidRPr="00960334">
        <w:rPr>
          <w:i/>
        </w:rPr>
        <w:t>Omega</w:t>
      </w:r>
      <w:r w:rsidRPr="00960334">
        <w:t xml:space="preserve"> (27:1), pp. 25-37.</w:t>
      </w:r>
    </w:p>
    <w:p w14:paraId="3F6F6928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lastRenderedPageBreak/>
        <w:t xml:space="preserve">Underwood, G., Chapman, P., Brocklehurst, N., Underwood, J., and Crundall, D. 2003. "Visual Attention While Driving: Sequences of Eye Fixations Made by Experienced and Novice Drivers," </w:t>
      </w:r>
      <w:r w:rsidRPr="00960334">
        <w:rPr>
          <w:i/>
        </w:rPr>
        <w:t>Ergonomics</w:t>
      </w:r>
      <w:r w:rsidRPr="00960334">
        <w:t xml:space="preserve"> (46:6), pp. 629-646.</w:t>
      </w:r>
    </w:p>
    <w:p w14:paraId="0E3D7EF5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Van Mierlo, J., Maggetto, G., Van de Burgwal, E., and Gense, R. 2004. "Driving Style and Traffic Measures-Influence on Vehicle Emissions and Fuel Consumption," </w:t>
      </w:r>
      <w:r w:rsidRPr="00960334">
        <w:rPr>
          <w:i/>
        </w:rPr>
        <w:t>Proceedings of the Institution of Mechanical Engineers, Part D: Journal of Automobile Engineering</w:t>
      </w:r>
      <w:r w:rsidRPr="00960334">
        <w:t xml:space="preserve"> (218:1), pp. 43-50.</w:t>
      </w:r>
    </w:p>
    <w:p w14:paraId="17366B26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>Varnfield, M., Karunanithi, M. K., Särelä, A., Garcia, E., Fairfull, A., Oldenburg, B. F., and Walters, D. L. 2011. "Uptake of a Technology</w:t>
      </w:r>
      <w:r w:rsidRPr="00960334">
        <w:rPr>
          <w:rFonts w:hint="eastAsia"/>
        </w:rPr>
        <w:t>‐</w:t>
      </w:r>
      <w:r w:rsidRPr="00960334">
        <w:t>Assisted Home</w:t>
      </w:r>
      <w:r w:rsidRPr="00960334">
        <w:rPr>
          <w:rFonts w:hint="eastAsia"/>
        </w:rPr>
        <w:t>‐</w:t>
      </w:r>
      <w:r w:rsidRPr="00960334">
        <w:t xml:space="preserve">Care Cardiac Rehabilitation Program," </w:t>
      </w:r>
      <w:r w:rsidRPr="00960334">
        <w:rPr>
          <w:i/>
        </w:rPr>
        <w:t>Medical Journal of Australia</w:t>
      </w:r>
      <w:r w:rsidRPr="00960334">
        <w:t xml:space="preserve"> (194), pp. S15-S19.</w:t>
      </w:r>
    </w:p>
    <w:p w14:paraId="612BE8AF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Venkatesh, V., Morris, M. G., Davis, G. B., and Davis, F. D. 2003. "User Acceptance of Information Technology: Toward a Unified View," </w:t>
      </w:r>
      <w:r w:rsidRPr="00960334">
        <w:rPr>
          <w:i/>
        </w:rPr>
        <w:t>MIS quarterly</w:t>
      </w:r>
      <w:r w:rsidRPr="00960334">
        <w:t>), pp. 425-478.</w:t>
      </w:r>
    </w:p>
    <w:p w14:paraId="24F9348B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Wei, L., Duan, H., Jia, D., Jin, Y., Chen, S., Liu, L., Liu, J., Sun, X., and Li, J. 2020. "Motor Oil Condition Evaluation Based on on-Board Diagnostic System," </w:t>
      </w:r>
      <w:r w:rsidRPr="00960334">
        <w:rPr>
          <w:i/>
        </w:rPr>
        <w:t>Friction</w:t>
      </w:r>
      <w:r w:rsidRPr="00960334">
        <w:t xml:space="preserve"> (8:1), pp. 95-106.</w:t>
      </w:r>
    </w:p>
    <w:p w14:paraId="0E9CD7FA" w14:textId="77777777" w:rsidR="00960334" w:rsidRPr="00960334" w:rsidRDefault="00960334" w:rsidP="00960334">
      <w:pPr>
        <w:pStyle w:val="EndNoteBibliography"/>
        <w:spacing w:after="0"/>
        <w:ind w:left="720" w:hanging="720"/>
      </w:pPr>
      <w:r w:rsidRPr="00960334">
        <w:t xml:space="preserve">Yang, L., Zhang, S., Wu, Y., Chen, Q., Niu, T., Huang, X., Zhang, S., Zhang, L., Zhou, Y., and Hao, J. 2016. "Evaluating Real-World Co2 and Nox Emissions for Public Transit Buses Using a Remote Wireless on-Board Diagnostic (Obd) Approach," </w:t>
      </w:r>
      <w:r w:rsidRPr="00960334">
        <w:rPr>
          <w:i/>
        </w:rPr>
        <w:t>Environmental pollution</w:t>
      </w:r>
      <w:r w:rsidRPr="00960334">
        <w:t xml:space="preserve"> (218), pp. 453-462.</w:t>
      </w:r>
    </w:p>
    <w:p w14:paraId="1C927918" w14:textId="77777777" w:rsidR="00960334" w:rsidRPr="00960334" w:rsidRDefault="00960334" w:rsidP="00960334">
      <w:pPr>
        <w:pStyle w:val="EndNoteBibliography"/>
        <w:ind w:left="720" w:hanging="720"/>
      </w:pPr>
      <w:r w:rsidRPr="00960334">
        <w:t xml:space="preserve">Zhang, S., Zhao, J., and Tan, W. 2008. "Extending Tam for Online Learning Systems: An Intrinsic Motivation Perspective," </w:t>
      </w:r>
      <w:r w:rsidRPr="00960334">
        <w:rPr>
          <w:i/>
        </w:rPr>
        <w:t>Tsinghua science and technology</w:t>
      </w:r>
      <w:r w:rsidRPr="00960334">
        <w:t xml:space="preserve"> (13:3), pp. 312-317.</w:t>
      </w:r>
    </w:p>
    <w:p w14:paraId="17B1EF30" w14:textId="0611A741" w:rsidR="007868BB" w:rsidRPr="00077025" w:rsidRDefault="00AD1AD5" w:rsidP="00C07429">
      <w:pPr>
        <w:spacing w:after="0"/>
      </w:pPr>
      <w:r>
        <w:fldChar w:fldCharType="end"/>
      </w:r>
    </w:p>
    <w:sectPr w:rsidR="007868BB" w:rsidRPr="00077025" w:rsidSect="00696187">
      <w:headerReference w:type="default" r:id="rId15"/>
      <w:footerReference w:type="default" r:id="rId16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tan xinyu" w:date="2021-02-26T17:32:00Z" w:initials="tx">
    <w:p w14:paraId="0BCBE80C" w14:textId="112137BA" w:rsidR="00F7428A" w:rsidRDefault="001476EA">
      <w:pPr>
        <w:pStyle w:val="a9"/>
        <w:rPr>
          <w:rFonts w:eastAsiaTheme="minorEastAsia"/>
        </w:rPr>
      </w:pPr>
      <w:r>
        <w:rPr>
          <w:rStyle w:val="a8"/>
        </w:rPr>
        <w:annotationRef/>
      </w:r>
      <w:r w:rsidR="00564AA6">
        <w:rPr>
          <w:rFonts w:eastAsiaTheme="minorEastAsia" w:hint="eastAsia"/>
        </w:rPr>
        <w:t>1</w:t>
      </w:r>
      <w:r w:rsidR="00564AA6">
        <w:rPr>
          <w:rFonts w:eastAsiaTheme="minorEastAsia" w:hint="eastAsia"/>
        </w:rPr>
        <w:t>、</w:t>
      </w:r>
      <w:r>
        <w:rPr>
          <w:rFonts w:eastAsiaTheme="minorEastAsia" w:hint="eastAsia"/>
        </w:rPr>
        <w:t>现在内容多了，</w:t>
      </w:r>
      <w:r>
        <w:rPr>
          <w:rFonts w:eastAsiaTheme="minorEastAsia" w:hint="eastAsia"/>
        </w:rPr>
        <w:t>literatur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review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和</w:t>
      </w:r>
      <w:r>
        <w:rPr>
          <w:rFonts w:eastAsiaTheme="minorEastAsia" w:hint="eastAsia"/>
        </w:rPr>
        <w:t>t</w:t>
      </w:r>
      <w:r>
        <w:rPr>
          <w:rFonts w:eastAsiaTheme="minorEastAsia"/>
        </w:rPr>
        <w:t>heoretical foundation</w:t>
      </w:r>
      <w:r>
        <w:rPr>
          <w:rFonts w:eastAsiaTheme="minorEastAsia" w:hint="eastAsia"/>
        </w:rPr>
        <w:t>部分应该比较好</w:t>
      </w:r>
      <w:proofErr w:type="gramStart"/>
      <w:r>
        <w:rPr>
          <w:rFonts w:eastAsiaTheme="minorEastAsia" w:hint="eastAsia"/>
        </w:rPr>
        <w:t>删</w:t>
      </w:r>
      <w:proofErr w:type="gramEnd"/>
      <w:r>
        <w:rPr>
          <w:rFonts w:eastAsiaTheme="minorEastAsia" w:hint="eastAsia"/>
        </w:rPr>
        <w:t>；</w:t>
      </w:r>
    </w:p>
    <w:p w14:paraId="6DA11743" w14:textId="4541B3A2" w:rsidR="00A17ACE" w:rsidRDefault="00564AA6">
      <w:pPr>
        <w:pStyle w:val="a9"/>
        <w:rPr>
          <w:rFonts w:eastAsiaTheme="minorEastAsia"/>
        </w:rPr>
      </w:pPr>
      <w:r>
        <w:rPr>
          <w:rFonts w:eastAsiaTheme="minorEastAsia"/>
        </w:rPr>
        <w:t>2</w:t>
      </w:r>
      <w:r>
        <w:rPr>
          <w:rFonts w:eastAsiaTheme="minorEastAsia" w:hint="eastAsia"/>
        </w:rPr>
        <w:t>、</w:t>
      </w:r>
      <w:r w:rsidR="001476EA">
        <w:rPr>
          <w:rFonts w:eastAsiaTheme="minorEastAsia" w:hint="eastAsia"/>
        </w:rPr>
        <w:t>experiment</w:t>
      </w:r>
      <w:r w:rsidR="001476EA">
        <w:rPr>
          <w:rFonts w:eastAsiaTheme="minorEastAsia"/>
        </w:rPr>
        <w:t xml:space="preserve"> </w:t>
      </w:r>
      <w:r w:rsidR="001476EA">
        <w:rPr>
          <w:rFonts w:eastAsiaTheme="minorEastAsia" w:hint="eastAsia"/>
        </w:rPr>
        <w:t>design</w:t>
      </w:r>
      <w:r w:rsidR="001476EA">
        <w:rPr>
          <w:rFonts w:eastAsiaTheme="minorEastAsia"/>
        </w:rPr>
        <w:t xml:space="preserve"> </w:t>
      </w:r>
      <w:r w:rsidR="001476EA">
        <w:rPr>
          <w:rFonts w:eastAsiaTheme="minorEastAsia" w:hint="eastAsia"/>
        </w:rPr>
        <w:t>and</w:t>
      </w:r>
      <w:r w:rsidR="001476EA">
        <w:rPr>
          <w:rFonts w:eastAsiaTheme="minorEastAsia"/>
        </w:rPr>
        <w:t xml:space="preserve"> hypo</w:t>
      </w:r>
      <w:r w:rsidR="001476EA">
        <w:rPr>
          <w:rFonts w:eastAsiaTheme="minorEastAsia" w:hint="eastAsia"/>
        </w:rPr>
        <w:t>那部分</w:t>
      </w:r>
      <w:r w:rsidR="006D21BE">
        <w:rPr>
          <w:rFonts w:eastAsiaTheme="minorEastAsia" w:hint="eastAsia"/>
        </w:rPr>
        <w:t>主要可能要再改</w:t>
      </w:r>
      <w:r w:rsidR="001476EA">
        <w:rPr>
          <w:rFonts w:eastAsiaTheme="minorEastAsia" w:hint="eastAsia"/>
        </w:rPr>
        <w:t>改</w:t>
      </w:r>
      <w:r w:rsidR="00FA115A">
        <w:rPr>
          <w:rFonts w:eastAsiaTheme="minorEastAsia" w:hint="eastAsia"/>
        </w:rPr>
        <w:t>，可能</w:t>
      </w:r>
      <w:r w:rsidR="00BE2BDC">
        <w:rPr>
          <w:rFonts w:eastAsiaTheme="minorEastAsia" w:hint="eastAsia"/>
        </w:rPr>
        <w:t>再</w:t>
      </w:r>
      <w:r w:rsidR="00FA115A">
        <w:rPr>
          <w:rFonts w:eastAsiaTheme="minorEastAsia" w:hint="eastAsia"/>
        </w:rPr>
        <w:t>麻烦老师看下我现在</w:t>
      </w:r>
      <w:r w:rsidR="002E5003">
        <w:rPr>
          <w:rFonts w:eastAsiaTheme="minorEastAsia" w:hint="eastAsia"/>
        </w:rPr>
        <w:t>hypo</w:t>
      </w:r>
      <w:r w:rsidR="00FA115A">
        <w:rPr>
          <w:rFonts w:eastAsiaTheme="minorEastAsia" w:hint="eastAsia"/>
        </w:rPr>
        <w:t>这个内容</w:t>
      </w:r>
      <w:r w:rsidR="00D61F1B">
        <w:rPr>
          <w:rFonts w:eastAsiaTheme="minorEastAsia" w:hint="eastAsia"/>
        </w:rPr>
        <w:t>有没有篡改最开始我们的实验目的</w:t>
      </w:r>
    </w:p>
    <w:p w14:paraId="4069ED09" w14:textId="56D895EF" w:rsidR="00C855C7" w:rsidRPr="001476EA" w:rsidRDefault="00BE2BDC">
      <w:pPr>
        <w:pStyle w:val="a9"/>
        <w:rPr>
          <w:rFonts w:eastAsiaTheme="minorEastAsia"/>
        </w:rPr>
      </w:pPr>
      <w:r>
        <w:rPr>
          <w:rFonts w:eastAsiaTheme="minorEastAsia" w:hint="eastAsia"/>
        </w:rPr>
        <w:t>3</w:t>
      </w:r>
      <w:r>
        <w:rPr>
          <w:rFonts w:eastAsiaTheme="minorEastAsia" w:hint="eastAsia"/>
        </w:rPr>
        <w:t>、</w:t>
      </w:r>
      <w:r w:rsidR="00C855C7">
        <w:rPr>
          <w:rFonts w:eastAsiaTheme="minorEastAsia" w:hint="eastAsia"/>
        </w:rPr>
        <w:t>另外，我好像所有的</w:t>
      </w:r>
      <w:r w:rsidR="00C855C7">
        <w:rPr>
          <w:rFonts w:eastAsiaTheme="minorEastAsia" w:hint="eastAsia"/>
        </w:rPr>
        <w:t>b</w:t>
      </w:r>
      <w:r w:rsidR="00C855C7">
        <w:rPr>
          <w:rFonts w:eastAsiaTheme="minorEastAsia"/>
        </w:rPr>
        <w:t>ehavior</w:t>
      </w:r>
      <w:r w:rsidR="00C855C7">
        <w:rPr>
          <w:rFonts w:eastAsiaTheme="minorEastAsia" w:hint="eastAsia"/>
        </w:rPr>
        <w:t>都没加</w:t>
      </w:r>
      <w:r w:rsidR="00C855C7">
        <w:rPr>
          <w:rFonts w:eastAsiaTheme="minorEastAsia" w:hint="eastAsia"/>
        </w:rPr>
        <w:t>s</w:t>
      </w:r>
      <w:r w:rsidR="00C855C7">
        <w:rPr>
          <w:rFonts w:eastAsiaTheme="minorEastAsia" w:hint="eastAsia"/>
        </w:rPr>
        <w:t>？</w:t>
      </w:r>
      <w:r>
        <w:rPr>
          <w:rFonts w:eastAsiaTheme="minorEastAsia" w:hint="eastAsia"/>
        </w:rPr>
        <w:t>所有的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>pp</w:t>
      </w:r>
      <w:r>
        <w:rPr>
          <w:rFonts w:eastAsiaTheme="minorEastAsia" w:hint="eastAsia"/>
        </w:rPr>
        <w:t>都是用的全小写</w:t>
      </w:r>
    </w:p>
  </w:comment>
  <w:comment w:id="2" w:author="tan xinyu" w:date="2021-02-26T12:30:00Z" w:initials="tx">
    <w:p w14:paraId="7AF0A11B" w14:textId="001EFCC4" w:rsidR="00DA2894" w:rsidRPr="00D06D0D" w:rsidRDefault="00DA2894">
      <w:pPr>
        <w:pStyle w:val="a9"/>
        <w:rPr>
          <w:rFonts w:eastAsiaTheme="minorEastAsia"/>
          <w:i/>
          <w:iCs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改成</w:t>
      </w:r>
      <w:r w:rsidR="00906C9A">
        <w:rPr>
          <w:rFonts w:eastAsiaTheme="minorEastAsia" w:hint="eastAsia"/>
        </w:rPr>
        <w:t>i</w:t>
      </w:r>
      <w:r w:rsidR="00906C9A">
        <w:rPr>
          <w:rFonts w:eastAsiaTheme="minorEastAsia"/>
        </w:rPr>
        <w:t>nfluence</w:t>
      </w:r>
      <w:r w:rsidR="00D06D0D">
        <w:rPr>
          <w:rFonts w:eastAsiaTheme="minorEastAsia"/>
        </w:rPr>
        <w:t xml:space="preserve">? Help </w:t>
      </w:r>
      <w:proofErr w:type="gramStart"/>
      <w:r w:rsidR="00D06D0D">
        <w:rPr>
          <w:rFonts w:eastAsiaTheme="minorEastAsia"/>
        </w:rPr>
        <w:t>improve</w:t>
      </w:r>
      <w:proofErr w:type="gramEnd"/>
      <w:r w:rsidR="00D06D0D">
        <w:rPr>
          <w:rFonts w:eastAsiaTheme="minorEastAsia"/>
        </w:rPr>
        <w:t>?</w:t>
      </w:r>
    </w:p>
  </w:comment>
  <w:comment w:id="3" w:author="tan xinyu" w:date="2021-02-26T12:06:00Z" w:initials="tx">
    <w:p w14:paraId="0260B92B" w14:textId="0DEDA67E" w:rsidR="006E40FA" w:rsidRPr="006E40FA" w:rsidRDefault="006E40FA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时间需要？</w:t>
      </w:r>
    </w:p>
  </w:comment>
  <w:comment w:id="4" w:author="tan xinyu" w:date="2021-02-26T11:54:00Z" w:initials="tx">
    <w:p w14:paraId="09C13A97" w14:textId="3A55BF08" w:rsidR="00521512" w:rsidRPr="00521512" w:rsidRDefault="00521512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关键词大概怎么选呀？</w:t>
      </w:r>
    </w:p>
  </w:comment>
  <w:comment w:id="6" w:author="tan xinyu" w:date="2021-02-07T17:07:00Z" w:initials="tx">
    <w:p w14:paraId="5D148A41" w14:textId="77777777" w:rsidR="00A91B4E" w:rsidRDefault="00A91B4E" w:rsidP="00903258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是一个</w:t>
      </w:r>
      <w:r>
        <w:rPr>
          <w:rFonts w:eastAsiaTheme="minorEastAsia" w:hint="eastAsia"/>
        </w:rPr>
        <w:t>w</w:t>
      </w:r>
      <w:r>
        <w:rPr>
          <w:rFonts w:eastAsiaTheme="minorEastAsia"/>
        </w:rPr>
        <w:t>eb page</w:t>
      </w:r>
      <w:r>
        <w:rPr>
          <w:rFonts w:eastAsiaTheme="minorEastAsia" w:hint="eastAsia"/>
        </w:rPr>
        <w:t>里下载看到的数据，格式还不大确定</w:t>
      </w:r>
    </w:p>
    <w:p w14:paraId="32A3C48E" w14:textId="77777777" w:rsidR="00A91B4E" w:rsidRDefault="00A91B4E" w:rsidP="00903258">
      <w:pPr>
        <w:pStyle w:val="a9"/>
        <w:rPr>
          <w:rFonts w:eastAsiaTheme="minorEastAsia"/>
        </w:rPr>
      </w:pPr>
      <w:r w:rsidRPr="00E0481C">
        <w:rPr>
          <w:rFonts w:eastAsiaTheme="minorEastAsia" w:hint="eastAsia"/>
          <w:highlight w:val="yellow"/>
        </w:rPr>
        <w:t>可以以脚注的形式</w:t>
      </w:r>
      <w:r w:rsidRPr="00E0481C">
        <w:rPr>
          <w:rFonts w:eastAsiaTheme="minorEastAsia"/>
          <w:highlight w:val="yellow"/>
          <w:vertAlign w:val="superscript"/>
        </w:rPr>
        <w:t>1</w:t>
      </w:r>
      <w:r>
        <w:rPr>
          <w:rFonts w:eastAsiaTheme="minorEastAsia"/>
          <w:highlight w:val="yellow"/>
          <w:vertAlign w:val="superscript"/>
        </w:rPr>
        <w:t xml:space="preserve"> </w:t>
      </w:r>
      <w:r w:rsidRPr="00E0481C">
        <w:rPr>
          <w:rFonts w:eastAsiaTheme="minorEastAsia" w:hint="eastAsia"/>
          <w:highlight w:val="yellow"/>
        </w:rPr>
        <w:t>网页</w:t>
      </w:r>
      <w:r>
        <w:rPr>
          <w:rFonts w:eastAsiaTheme="minorEastAsia" w:hint="eastAsia"/>
          <w:highlight w:val="yellow"/>
        </w:rPr>
        <w:t>插在页面下方</w:t>
      </w:r>
    </w:p>
    <w:p w14:paraId="6AD22960" w14:textId="77777777" w:rsidR="00A91B4E" w:rsidRDefault="00A91B4E" w:rsidP="00903258">
      <w:pPr>
        <w:pStyle w:val="a9"/>
        <w:rPr>
          <w:rFonts w:eastAsiaTheme="minorEastAsia"/>
        </w:rPr>
      </w:pPr>
    </w:p>
    <w:p w14:paraId="1F163D97" w14:textId="4FB9AC25" w:rsidR="00A91B4E" w:rsidRPr="00BE1A9F" w:rsidRDefault="00A91B4E" w:rsidP="00903258">
      <w:pPr>
        <w:pStyle w:val="a9"/>
        <w:rPr>
          <w:rFonts w:eastAsiaTheme="minorEastAsia"/>
          <w:vertAlign w:val="superscript"/>
        </w:rPr>
      </w:pPr>
      <w:r w:rsidRPr="00792FAA">
        <w:rPr>
          <w:rFonts w:eastAsiaTheme="minorEastAsia" w:hint="eastAsia"/>
          <w:color w:val="FF0000"/>
        </w:rPr>
        <w:t>这玩意儿最后搞一下吧，我先全放在这里，哪个不对就</w:t>
      </w:r>
      <w:proofErr w:type="gramStart"/>
      <w:r w:rsidRPr="00792FAA">
        <w:rPr>
          <w:rFonts w:eastAsiaTheme="minorEastAsia" w:hint="eastAsia"/>
          <w:color w:val="FF0000"/>
        </w:rPr>
        <w:t>删</w:t>
      </w:r>
      <w:proofErr w:type="gramEnd"/>
      <w:r w:rsidRPr="00792FAA">
        <w:rPr>
          <w:rFonts w:eastAsiaTheme="minorEastAsia" w:hint="eastAsia"/>
          <w:color w:val="FF0000"/>
        </w:rPr>
        <w:t>哪个</w:t>
      </w:r>
    </w:p>
  </w:comment>
  <w:comment w:id="7" w:author="tan xinyu" w:date="2021-02-07T13:29:00Z" w:initials="tx">
    <w:p w14:paraId="4143021C" w14:textId="77777777" w:rsidR="00A91B4E" w:rsidRDefault="00A91B4E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  <w:r>
        <w:rPr>
          <w:rFonts w:ascii="宋体" w:eastAsia="宋体" w:hAnsi="宋体" w:cs="宋体"/>
        </w:rPr>
        <w:t>2.1</w:t>
      </w:r>
      <w:r>
        <w:rPr>
          <w:rFonts w:ascii="宋体" w:eastAsia="宋体" w:hAnsi="宋体" w:cs="宋体" w:hint="eastAsia"/>
        </w:rPr>
        <w:t xml:space="preserve">整个这部分可能确实长了点，得麻烦老师提提意见删一删惹（手动狗头） </w:t>
      </w:r>
    </w:p>
    <w:p w14:paraId="58BDD5EB" w14:textId="0887D1A9" w:rsidR="00A91B4E" w:rsidRDefault="00A91B4E">
      <w:pPr>
        <w:pStyle w:val="a9"/>
      </w:pPr>
    </w:p>
  </w:comment>
  <w:comment w:id="8" w:author="Yiyang Bian" w:date="2021-02-18T01:15:00Z" w:initials="MOU">
    <w:p w14:paraId="5D82EBC7" w14:textId="77777777" w:rsidR="00A91B4E" w:rsidRDefault="00A91B4E" w:rsidP="00E0481C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</w:p>
    <w:p w14:paraId="2B155C3A" w14:textId="029C11A8" w:rsidR="00A91B4E" w:rsidRDefault="00A91B4E" w:rsidP="00E0481C">
      <w:pPr>
        <w:pStyle w:val="a9"/>
      </w:pPr>
      <w:r>
        <w:rPr>
          <w:rFonts w:ascii="宋体" w:eastAsia="宋体" w:hAnsi="宋体" w:cs="宋体" w:hint="eastAsia"/>
        </w:rPr>
        <w:t>最后整体我来一起改</w:t>
      </w:r>
    </w:p>
  </w:comment>
  <w:comment w:id="9" w:author="tan xinyu" w:date="2021-02-27T19:42:00Z" w:initials="tx">
    <w:p w14:paraId="0BD2C988" w14:textId="7B2FF49B" w:rsidR="003B6FFF" w:rsidRDefault="003B6FFF">
      <w:pPr>
        <w:pStyle w:val="a9"/>
      </w:pPr>
      <w:r>
        <w:rPr>
          <w:rStyle w:val="a8"/>
        </w:rPr>
        <w:annotationRef/>
      </w:r>
      <w:r w:rsidRPr="003B6FFF">
        <w:t>commercial value</w:t>
      </w:r>
      <w:r>
        <w:t>??</w:t>
      </w:r>
    </w:p>
  </w:comment>
  <w:comment w:id="12" w:author="tan xinyu" w:date="2021-02-27T20:24:00Z" w:initials="tx">
    <w:p w14:paraId="54AC2F27" w14:textId="3451FF95" w:rsidR="00482CA1" w:rsidRPr="00482CA1" w:rsidRDefault="00482CA1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每日反馈和提醒的功能</w:t>
      </w:r>
    </w:p>
  </w:comment>
  <w:comment w:id="13" w:author="tan xinyu" w:date="2021-02-27T22:16:00Z" w:initials="tx">
    <w:p w14:paraId="7A29FD21" w14:textId="6A69B427" w:rsidR="00BD386D" w:rsidRPr="00BD386D" w:rsidRDefault="00BD386D">
      <w:pPr>
        <w:pStyle w:val="a9"/>
        <w:rPr>
          <w:rFonts w:eastAsiaTheme="minorEastAsia"/>
        </w:rPr>
      </w:pPr>
      <w:r>
        <w:rPr>
          <w:rStyle w:val="a8"/>
        </w:rPr>
        <w:annotationRef/>
      </w:r>
      <w:r w:rsidRPr="00BD386D">
        <w:rPr>
          <w:rFonts w:eastAsiaTheme="minorEastAsia" w:hint="eastAsia"/>
          <w:highlight w:val="yellow"/>
        </w:rPr>
        <w:t>这部分我总感觉是不是把</w:t>
      </w:r>
      <w:r w:rsidRPr="00BD386D">
        <w:rPr>
          <w:rFonts w:eastAsiaTheme="minorEastAsia" w:hint="eastAsia"/>
          <w:highlight w:val="yellow"/>
        </w:rPr>
        <w:t>h</w:t>
      </w:r>
      <w:r w:rsidRPr="00BD386D">
        <w:rPr>
          <w:rFonts w:eastAsiaTheme="minorEastAsia"/>
          <w:highlight w:val="yellow"/>
        </w:rPr>
        <w:t>ypo development</w:t>
      </w:r>
      <w:r w:rsidRPr="00BD386D">
        <w:rPr>
          <w:rFonts w:eastAsiaTheme="minorEastAsia" w:hint="eastAsia"/>
          <w:highlight w:val="yellow"/>
        </w:rPr>
        <w:t>放在</w:t>
      </w:r>
      <w:r w:rsidRPr="00BD386D">
        <w:rPr>
          <w:rFonts w:eastAsiaTheme="minorEastAsia" w:hint="eastAsia"/>
          <w:highlight w:val="yellow"/>
        </w:rPr>
        <w:t>d</w:t>
      </w:r>
      <w:r w:rsidRPr="00BD386D">
        <w:rPr>
          <w:rFonts w:eastAsiaTheme="minorEastAsia"/>
          <w:highlight w:val="yellow"/>
        </w:rPr>
        <w:t>esign</w:t>
      </w:r>
      <w:r w:rsidRPr="00BD386D">
        <w:rPr>
          <w:rFonts w:eastAsiaTheme="minorEastAsia" w:hint="eastAsia"/>
          <w:highlight w:val="yellow"/>
        </w:rPr>
        <w:t>前面更顺一点？</w:t>
      </w:r>
    </w:p>
  </w:comment>
  <w:comment w:id="15" w:author="tan xinyu" w:date="2021-02-26T20:02:00Z" w:initials="tx">
    <w:p w14:paraId="2C0F9D6C" w14:textId="60820532" w:rsidR="0080436B" w:rsidRPr="0080436B" w:rsidRDefault="0080436B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图可以改</w:t>
      </w:r>
      <w:r w:rsidR="002C5018">
        <w:rPr>
          <w:rFonts w:eastAsiaTheme="minorEastAsia" w:hint="eastAsia"/>
        </w:rPr>
        <w:t>,</w:t>
      </w:r>
      <w:r w:rsidR="002C5018">
        <w:rPr>
          <w:rFonts w:eastAsiaTheme="minorEastAsia"/>
        </w:rPr>
        <w:t xml:space="preserve"> </w:t>
      </w:r>
      <w:r w:rsidR="002C5018">
        <w:rPr>
          <w:rFonts w:eastAsiaTheme="minorEastAsia" w:hint="eastAsia"/>
        </w:rPr>
        <w:t>有问题可以改，丑也可以改</w:t>
      </w:r>
      <w:r>
        <w:rPr>
          <w:rFonts w:eastAsiaTheme="minorEastAsia" w:hint="eastAsia"/>
        </w:rPr>
        <w:t>2</w:t>
      </w:r>
      <w:r>
        <w:rPr>
          <w:rFonts w:eastAsiaTheme="minorEastAsia"/>
        </w:rPr>
        <w:t>33</w:t>
      </w:r>
    </w:p>
  </w:comment>
  <w:comment w:id="16" w:author="tan xinyu" w:date="2021-02-26T15:56:00Z" w:initials="tx">
    <w:p w14:paraId="1C7B7AA4" w14:textId="3EF31544" w:rsidR="007D04DD" w:rsidRPr="007D04DD" w:rsidRDefault="007D04DD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当时是说的这个吗？是</w:t>
      </w:r>
      <w:r>
        <w:rPr>
          <w:rFonts w:eastAsiaTheme="minorEastAsia" w:hint="eastAsia"/>
        </w:rPr>
        <w:t>f</w:t>
      </w:r>
      <w:r>
        <w:rPr>
          <w:rFonts w:eastAsiaTheme="minorEastAsia"/>
        </w:rPr>
        <w:t>actor</w:t>
      </w:r>
      <w:r>
        <w:rPr>
          <w:rFonts w:eastAsiaTheme="minorEastAsia" w:hint="eastAsia"/>
        </w:rPr>
        <w:t>的意思？突然发现我没听清</w:t>
      </w:r>
    </w:p>
  </w:comment>
  <w:comment w:id="17" w:author="tan xinyu" w:date="2021-02-26T17:38:00Z" w:initials="tx">
    <w:p w14:paraId="53263E7E" w14:textId="1AFEB40F" w:rsidR="00BB64CD" w:rsidRPr="00BB64CD" w:rsidRDefault="00BB64CD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/>
        </w:rPr>
        <w:t>Exp</w:t>
      </w:r>
      <w:r>
        <w:rPr>
          <w:rFonts w:eastAsiaTheme="minorEastAsia" w:hint="eastAsia"/>
        </w:rPr>
        <w:t>越</w:t>
      </w:r>
      <w:proofErr w:type="gramStart"/>
      <w:r>
        <w:rPr>
          <w:rFonts w:eastAsiaTheme="minorEastAsia" w:hint="eastAsia"/>
        </w:rPr>
        <w:t>低使用</w:t>
      </w:r>
      <w:proofErr w:type="gramEnd"/>
      <w:r>
        <w:rPr>
          <w:rFonts w:eastAsiaTheme="minorEastAsia" w:hint="eastAsia"/>
        </w:rPr>
        <w:t>越多</w:t>
      </w:r>
      <w:r w:rsidR="00D479BA">
        <w:rPr>
          <w:rFonts w:eastAsiaTheme="minorEastAsia" w:hint="eastAsia"/>
        </w:rPr>
        <w:t>，</w:t>
      </w:r>
      <w:r w:rsidR="00FB20B1">
        <w:rPr>
          <w:rFonts w:eastAsiaTheme="minorEastAsia" w:hint="eastAsia"/>
        </w:rPr>
        <w:t>这样说能</w:t>
      </w:r>
      <w:r w:rsidR="00D479BA">
        <w:rPr>
          <w:rFonts w:eastAsiaTheme="minorEastAsia" w:hint="eastAsia"/>
        </w:rPr>
        <w:t>体现</w:t>
      </w:r>
      <w:r w:rsidR="00D479BA">
        <w:rPr>
          <w:rFonts w:eastAsiaTheme="minorEastAsia" w:hint="eastAsia"/>
        </w:rPr>
        <w:t>i</w:t>
      </w:r>
      <w:r w:rsidR="00D479BA">
        <w:rPr>
          <w:rFonts w:eastAsiaTheme="minorEastAsia"/>
        </w:rPr>
        <w:t>ntrinsic motivation for improving diving behavior</w:t>
      </w:r>
      <w:r w:rsidR="00FB20B1">
        <w:rPr>
          <w:rFonts w:eastAsiaTheme="minorEastAsia" w:hint="eastAsia"/>
        </w:rPr>
        <w:t>吗？</w:t>
      </w:r>
    </w:p>
  </w:comment>
  <w:comment w:id="18" w:author="tan xinyu" w:date="2021-02-22T09:30:00Z" w:initials="tx">
    <w:p w14:paraId="20E5B63E" w14:textId="52F54B68" w:rsidR="00A91B4E" w:rsidRPr="00BC72EC" w:rsidRDefault="00A91B4E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咱们车型一样吗？不一样这就</w:t>
      </w:r>
      <w:proofErr w:type="gramStart"/>
      <w:r>
        <w:rPr>
          <w:rFonts w:eastAsiaTheme="minorEastAsia" w:hint="eastAsia"/>
        </w:rPr>
        <w:t>删</w:t>
      </w:r>
      <w:proofErr w:type="gramEnd"/>
      <w:r>
        <w:rPr>
          <w:rFonts w:eastAsiaTheme="minorEastAsia" w:hint="eastAsia"/>
        </w:rPr>
        <w:t>了</w:t>
      </w:r>
    </w:p>
  </w:comment>
  <w:comment w:id="19" w:author="tan xinyu" w:date="2021-02-26T12:06:00Z" w:initials="tx">
    <w:p w14:paraId="17AE1BA5" w14:textId="141BCABF" w:rsidR="007335E6" w:rsidRPr="006E40FA" w:rsidRDefault="007335E6" w:rsidP="007335E6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和摘要问题一样，这个时间需要？</w:t>
      </w:r>
    </w:p>
  </w:comment>
  <w:comment w:id="20" w:author="tan xinyu" w:date="2021-02-26T19:35:00Z" w:initials="tx">
    <w:p w14:paraId="73655CD6" w14:textId="7BF9DED8" w:rsidR="00D01DD2" w:rsidRPr="00D01DD2" w:rsidRDefault="00D01DD2" w:rsidP="00D01DD2">
      <w:pPr>
        <w:rPr>
          <w:rFonts w:eastAsiaTheme="minorEastAsia"/>
          <w:color w:val="FF0000"/>
        </w:rPr>
      </w:pPr>
      <w:r>
        <w:rPr>
          <w:rStyle w:val="a8"/>
        </w:rPr>
        <w:annotationRef/>
      </w:r>
      <w:r w:rsidRPr="000E460F">
        <w:rPr>
          <w:rFonts w:eastAsiaTheme="minorEastAsia" w:hint="eastAsia"/>
          <w:color w:val="FF0000"/>
          <w:highlight w:val="yellow"/>
        </w:rPr>
        <w:t>(</w:t>
      </w:r>
      <w:r w:rsidRPr="000E460F">
        <w:rPr>
          <w:rFonts w:eastAsiaTheme="minorEastAsia" w:hint="eastAsia"/>
          <w:color w:val="FF0000"/>
          <w:highlight w:val="yellow"/>
        </w:rPr>
        <w:t>这地方可以考虑放</w:t>
      </w:r>
      <w:r w:rsidRPr="000E460F">
        <w:rPr>
          <w:rFonts w:eastAsiaTheme="minorEastAsia" w:hint="eastAsia"/>
          <w:color w:val="FF0000"/>
          <w:highlight w:val="yellow"/>
        </w:rPr>
        <w:t>App</w:t>
      </w:r>
      <w:r w:rsidRPr="000E460F">
        <w:rPr>
          <w:rFonts w:eastAsiaTheme="minorEastAsia" w:hint="eastAsia"/>
          <w:color w:val="FF0000"/>
          <w:highlight w:val="yellow"/>
        </w:rPr>
        <w:t>的</w:t>
      </w:r>
      <w:r w:rsidRPr="000E460F">
        <w:rPr>
          <w:rFonts w:eastAsiaTheme="minorEastAsia" w:hint="eastAsia"/>
          <w:color w:val="FF0000"/>
          <w:highlight w:val="yellow"/>
        </w:rPr>
        <w:t>s</w:t>
      </w:r>
      <w:r w:rsidRPr="000E460F">
        <w:rPr>
          <w:rFonts w:eastAsiaTheme="minorEastAsia"/>
          <w:color w:val="FF0000"/>
          <w:highlight w:val="yellow"/>
        </w:rPr>
        <w:t>creenshot</w:t>
      </w:r>
      <w:r w:rsidRPr="000E460F">
        <w:rPr>
          <w:rFonts w:eastAsiaTheme="minorEastAsia" w:hint="eastAsia"/>
          <w:color w:val="FF0000"/>
          <w:highlight w:val="yellow"/>
        </w:rPr>
        <w:t>，但是里面的字是中文的</w:t>
      </w:r>
      <w:r w:rsidR="00333EF1">
        <w:rPr>
          <w:rFonts w:eastAsiaTheme="minorEastAsia" w:hint="eastAsia"/>
          <w:color w:val="FF0000"/>
          <w:highlight w:val="yellow"/>
        </w:rPr>
        <w:t>，还有篇幅问题</w:t>
      </w:r>
      <w:r w:rsidRPr="000E460F">
        <w:rPr>
          <w:rFonts w:eastAsiaTheme="minorEastAsia"/>
          <w:color w:val="FF0000"/>
          <w:highlight w:val="yellow"/>
        </w:rPr>
        <w:t>)</w:t>
      </w:r>
    </w:p>
  </w:comment>
  <w:comment w:id="21" w:author="tan xinyu" w:date="2021-02-26T11:51:00Z" w:initials="tx">
    <w:p w14:paraId="38719DF7" w14:textId="0DA6A612" w:rsidR="00C51CE2" w:rsidRPr="00C51CE2" w:rsidRDefault="00C51CE2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些标</w:t>
      </w:r>
      <w:proofErr w:type="gramStart"/>
      <w:r>
        <w:rPr>
          <w:rFonts w:eastAsiaTheme="minorEastAsia" w:hint="eastAsia"/>
        </w:rPr>
        <w:t>黄主要</w:t>
      </w:r>
      <w:proofErr w:type="gramEnd"/>
      <w:r>
        <w:rPr>
          <w:rFonts w:eastAsiaTheme="minorEastAsia" w:hint="eastAsia"/>
        </w:rPr>
        <w:t>是变量名的问题，后面要把文章扩成期刊的话，这两篇论文的变量</w:t>
      </w:r>
      <w:proofErr w:type="gramStart"/>
      <w:r>
        <w:rPr>
          <w:rFonts w:eastAsiaTheme="minorEastAsia" w:hint="eastAsia"/>
        </w:rPr>
        <w:t>名估计</w:t>
      </w:r>
      <w:proofErr w:type="gramEnd"/>
      <w:r>
        <w:rPr>
          <w:rFonts w:eastAsiaTheme="minorEastAsia" w:hint="eastAsia"/>
        </w:rPr>
        <w:t>需要一致？</w:t>
      </w:r>
      <w:r w:rsidR="00852B91">
        <w:rPr>
          <w:rFonts w:eastAsiaTheme="minorEastAsia" w:hint="eastAsia"/>
        </w:rPr>
        <w:t>所以可能需要现在统一一下变量名</w:t>
      </w:r>
    </w:p>
  </w:comment>
  <w:comment w:id="22" w:author="tan xinyu" w:date="2021-02-26T19:30:00Z" w:initials="tx">
    <w:p w14:paraId="78EA91E1" w14:textId="7353CB33" w:rsidR="00540B6F" w:rsidRPr="00540B6F" w:rsidRDefault="00540B6F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我们这是实证研究</w:t>
      </w:r>
      <w:proofErr w:type="gramStart"/>
      <w:r>
        <w:rPr>
          <w:rFonts w:eastAsiaTheme="minorEastAsia" w:hint="eastAsia"/>
        </w:rPr>
        <w:t>咩</w:t>
      </w:r>
      <w:proofErr w:type="gramEnd"/>
    </w:p>
  </w:comment>
  <w:comment w:id="23" w:author="tan xinyu" w:date="2021-02-26T19:22:00Z" w:initials="tx">
    <w:p w14:paraId="3A47F47A" w14:textId="380AF01A" w:rsidR="00113610" w:rsidRPr="00113610" w:rsidRDefault="00113610">
      <w:pPr>
        <w:pStyle w:val="a9"/>
        <w:rPr>
          <w:rFonts w:eastAsiaTheme="minorEastAsia"/>
        </w:rPr>
      </w:pPr>
      <w:r>
        <w:rPr>
          <w:rStyle w:val="a8"/>
        </w:rPr>
        <w:annotationRef/>
      </w:r>
      <w:r w:rsidR="009129F4">
        <w:rPr>
          <w:rFonts w:eastAsiaTheme="minorEastAsia" w:hint="eastAsia"/>
        </w:rPr>
        <w:t>这一项</w:t>
      </w:r>
      <w:r>
        <w:rPr>
          <w:rFonts w:eastAsiaTheme="minorEastAsia" w:hint="eastAsia"/>
        </w:rPr>
        <w:t>这样写有没有问题？</w:t>
      </w:r>
    </w:p>
  </w:comment>
  <w:comment w:id="24" w:author="tan xinyu" w:date="2021-02-26T20:06:00Z" w:initials="tx">
    <w:p w14:paraId="3CCC7AA8" w14:textId="73B0C1C0" w:rsidR="00DE1020" w:rsidRDefault="00DE1020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这具体是个啥偏差呢</w:t>
      </w:r>
      <w:r w:rsidR="009319D9">
        <w:rPr>
          <w:rFonts w:ascii="宋体" w:eastAsia="宋体" w:hAnsi="宋体" w:cs="宋体"/>
        </w:rPr>
        <w:t>,</w:t>
      </w:r>
      <w:r w:rsidR="009319D9">
        <w:rPr>
          <w:rFonts w:ascii="宋体" w:eastAsia="宋体" w:hAnsi="宋体" w:cs="宋体" w:hint="eastAsia"/>
        </w:rPr>
        <w:t>有的话最好写下</w:t>
      </w:r>
      <w:r>
        <w:rPr>
          <w:rFonts w:ascii="宋体" w:eastAsia="宋体" w:hAnsi="宋体" w:cs="宋体" w:hint="eastAsia"/>
        </w:rPr>
        <w:t>？</w:t>
      </w:r>
      <w:r w:rsidR="003A36CB">
        <w:rPr>
          <w:rFonts w:ascii="宋体" w:eastAsia="宋体" w:hAnsi="宋体" w:cs="宋体" w:hint="eastAsia"/>
        </w:rPr>
        <w:t xml:space="preserve"> </w:t>
      </w:r>
      <w:r w:rsidR="003509CF">
        <w:rPr>
          <w:rFonts w:ascii="宋体" w:eastAsia="宋体" w:hAnsi="宋体" w:cs="宋体" w:hint="eastAsia"/>
        </w:rPr>
        <w:t>文化沙漠了</w:t>
      </w:r>
      <w:proofErr w:type="spellStart"/>
      <w:r w:rsidR="00DA0C96">
        <w:rPr>
          <w:rFonts w:ascii="宋体" w:eastAsia="宋体" w:hAnsi="宋体" w:cs="宋体" w:hint="eastAsia"/>
        </w:rPr>
        <w:t>e</w:t>
      </w:r>
      <w:r w:rsidR="00DA0C96">
        <w:rPr>
          <w:rFonts w:ascii="宋体" w:eastAsia="宋体" w:hAnsi="宋体" w:cs="宋体"/>
        </w:rPr>
        <w:t>mm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4069ED09" w15:done="0"/>
  <w15:commentEx w15:paraId="7AF0A11B" w15:done="0"/>
  <w15:commentEx w15:paraId="0260B92B" w15:done="0"/>
  <w15:commentEx w15:paraId="09C13A97" w15:done="0"/>
  <w15:commentEx w15:paraId="1F163D97" w15:done="0"/>
  <w15:commentEx w15:paraId="58BDD5EB" w15:done="0"/>
  <w15:commentEx w15:paraId="2B155C3A" w15:paraIdParent="58BDD5EB" w15:done="0"/>
  <w15:commentEx w15:paraId="0BD2C988" w15:done="0"/>
  <w15:commentEx w15:paraId="54AC2F27" w15:done="0"/>
  <w15:commentEx w15:paraId="7A29FD21" w15:done="0"/>
  <w15:commentEx w15:paraId="2C0F9D6C" w15:done="0"/>
  <w15:commentEx w15:paraId="1C7B7AA4" w15:done="0"/>
  <w15:commentEx w15:paraId="53263E7E" w15:done="0"/>
  <w15:commentEx w15:paraId="20E5B63E" w15:done="0"/>
  <w15:commentEx w15:paraId="17AE1BA5" w15:done="0"/>
  <w15:commentEx w15:paraId="73655CD6" w15:done="0"/>
  <w15:commentEx w15:paraId="38719DF7" w15:done="0"/>
  <w15:commentEx w15:paraId="78EA91E1" w15:done="0"/>
  <w15:commentEx w15:paraId="3A47F47A" w15:done="0"/>
  <w15:commentEx w15:paraId="3CCC7AA8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E3AF18" w16cex:dateUtc="2021-02-26T09:32:00Z"/>
  <w16cex:commentExtensible w16cex:durableId="23E3684F" w16cex:dateUtc="2021-02-26T04:30:00Z"/>
  <w16cex:commentExtensible w16cex:durableId="23E362BF" w16cex:dateUtc="2021-02-26T04:06:00Z"/>
  <w16cex:commentExtensible w16cex:durableId="23E35FEE" w16cex:dateUtc="2021-02-26T03:54:00Z"/>
  <w16cex:commentExtensible w16cex:durableId="23CA9CCF" w16cex:dateUtc="2021-02-07T09:07:00Z"/>
  <w16cex:commentExtensible w16cex:durableId="23CA69BE" w16cex:dateUtc="2021-02-07T05:29:00Z"/>
  <w16cex:commentExtensible w16cex:durableId="23E51F36" w16cex:dateUtc="2021-02-27T11:42:00Z"/>
  <w16cex:commentExtensible w16cex:durableId="23E528E8" w16cex:dateUtc="2021-02-27T12:24:00Z"/>
  <w16cex:commentExtensible w16cex:durableId="23E54344" w16cex:dateUtc="2021-02-27T14:16:00Z"/>
  <w16cex:commentExtensible w16cex:durableId="23E3D268" w16cex:dateUtc="2021-02-26T12:02:00Z"/>
  <w16cex:commentExtensible w16cex:durableId="23E398BA" w16cex:dateUtc="2021-02-26T07:56:00Z"/>
  <w16cex:commentExtensible w16cex:durableId="23E3B0B3" w16cex:dateUtc="2021-02-26T09:38:00Z"/>
  <w16cex:commentExtensible w16cex:durableId="23DDF839" w16cex:dateUtc="2021-02-22T01:30:00Z"/>
  <w16cex:commentExtensible w16cex:durableId="23E54466" w16cex:dateUtc="2021-02-26T04:06:00Z"/>
  <w16cex:commentExtensible w16cex:durableId="23E3CBE7" w16cex:dateUtc="2021-02-26T11:35:00Z"/>
  <w16cex:commentExtensible w16cex:durableId="23E35F41" w16cex:dateUtc="2021-02-26T03:51:00Z"/>
  <w16cex:commentExtensible w16cex:durableId="23E3CAEC" w16cex:dateUtc="2021-02-26T11:30:00Z"/>
  <w16cex:commentExtensible w16cex:durableId="23E3C90A" w16cex:dateUtc="2021-02-26T11:22:00Z"/>
  <w16cex:commentExtensible w16cex:durableId="23E3D330" w16cex:dateUtc="2021-02-26T12:0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069ED09" w16cid:durableId="23E3AF18"/>
  <w16cid:commentId w16cid:paraId="7AF0A11B" w16cid:durableId="23E3684F"/>
  <w16cid:commentId w16cid:paraId="0260B92B" w16cid:durableId="23E362BF"/>
  <w16cid:commentId w16cid:paraId="09C13A97" w16cid:durableId="23E35FEE"/>
  <w16cid:commentId w16cid:paraId="1F163D97" w16cid:durableId="23CA9CCF"/>
  <w16cid:commentId w16cid:paraId="58BDD5EB" w16cid:durableId="23CA69BE"/>
  <w16cid:commentId w16cid:paraId="2B155C3A" w16cid:durableId="23D83E1A"/>
  <w16cid:commentId w16cid:paraId="0BD2C988" w16cid:durableId="23E51F36"/>
  <w16cid:commentId w16cid:paraId="54AC2F27" w16cid:durableId="23E528E8"/>
  <w16cid:commentId w16cid:paraId="7A29FD21" w16cid:durableId="23E54344"/>
  <w16cid:commentId w16cid:paraId="2C0F9D6C" w16cid:durableId="23E3D268"/>
  <w16cid:commentId w16cid:paraId="1C7B7AA4" w16cid:durableId="23E398BA"/>
  <w16cid:commentId w16cid:paraId="53263E7E" w16cid:durableId="23E3B0B3"/>
  <w16cid:commentId w16cid:paraId="20E5B63E" w16cid:durableId="23DDF839"/>
  <w16cid:commentId w16cid:paraId="17AE1BA5" w16cid:durableId="23E54466"/>
  <w16cid:commentId w16cid:paraId="73655CD6" w16cid:durableId="23E3CBE7"/>
  <w16cid:commentId w16cid:paraId="38719DF7" w16cid:durableId="23E35F41"/>
  <w16cid:commentId w16cid:paraId="78EA91E1" w16cid:durableId="23E3CAEC"/>
  <w16cid:commentId w16cid:paraId="3A47F47A" w16cid:durableId="23E3C90A"/>
  <w16cid:commentId w16cid:paraId="3CCC7AA8" w16cid:durableId="23E3D33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5AA848" w14:textId="77777777" w:rsidR="007D2B5F" w:rsidRDefault="007D2B5F" w:rsidP="005E355A">
      <w:r>
        <w:separator/>
      </w:r>
    </w:p>
  </w:endnote>
  <w:endnote w:type="continuationSeparator" w:id="0">
    <w:p w14:paraId="430DCF50" w14:textId="77777777" w:rsidR="007D2B5F" w:rsidRDefault="007D2B5F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A91B4E" w:rsidRPr="00696187" w:rsidRDefault="00A91B4E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874B86" w14:textId="77777777" w:rsidR="007D2B5F" w:rsidRDefault="007D2B5F" w:rsidP="005E355A">
      <w:r>
        <w:separator/>
      </w:r>
    </w:p>
  </w:footnote>
  <w:footnote w:type="continuationSeparator" w:id="0">
    <w:p w14:paraId="5BDFBFBA" w14:textId="77777777" w:rsidR="007D2B5F" w:rsidRDefault="007D2B5F" w:rsidP="005E355A">
      <w:r>
        <w:continuationSeparator/>
      </w:r>
    </w:p>
  </w:footnote>
  <w:footnote w:id="1">
    <w:p w14:paraId="7C2BFA68" w14:textId="51B2D7B1" w:rsidR="00A91B4E" w:rsidRPr="00F467E3" w:rsidRDefault="00A91B4E">
      <w:pPr>
        <w:pStyle w:val="af2"/>
        <w:rPr>
          <w:rFonts w:eastAsiaTheme="minorEastAsia"/>
        </w:rPr>
      </w:pPr>
      <w:r>
        <w:rPr>
          <w:rStyle w:val="af4"/>
        </w:rPr>
        <w:footnoteRef/>
      </w:r>
      <w:r>
        <w:t xml:space="preserve"> </w:t>
      </w:r>
      <w:hyperlink r:id="rId1" w:history="1">
        <w:r w:rsidRPr="00445B80">
          <w:rPr>
            <w:rStyle w:val="ad"/>
            <w:noProof/>
          </w:rPr>
          <w:t>http://www.iea.org/publications/freepublications/publication/co2-emissions-from-fuel-combustion-highlights-2020.html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A91B4E" w:rsidRPr="00F41E68" w:rsidRDefault="00A91B4E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7"/>
  </w:num>
  <w:num w:numId="4">
    <w:abstractNumId w:val="5"/>
  </w:num>
  <w:num w:numId="5">
    <w:abstractNumId w:val="4"/>
  </w:num>
  <w:num w:numId="6">
    <w:abstractNumId w:val="2"/>
  </w:num>
  <w:num w:numId="7">
    <w:abstractNumId w:val="1"/>
  </w:num>
  <w:num w:numId="8">
    <w:abstractNumId w:val="6"/>
  </w:num>
  <w:num w:numId="9">
    <w:abstractNumId w:val="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tan xinyu">
    <w15:presenceInfo w15:providerId="Windows Live" w15:userId="21913592512dd232"/>
  </w15:person>
  <w15:person w15:author="Yiyang Bian">
    <w15:presenceInfo w15:providerId="None" w15:userId="Yiyang Bi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61&lt;/item&gt;&lt;item&gt;93&lt;/item&gt;&lt;item&gt;95&lt;/item&gt;&lt;item&gt;97&lt;/item&gt;&lt;item&gt;100&lt;/item&gt;&lt;item&gt;102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36&lt;/item&gt;&lt;item&gt;137&lt;/item&gt;&lt;item&gt;140&lt;/item&gt;&lt;item&gt;141&lt;/item&gt;&lt;item&gt;142&lt;/item&gt;&lt;item&gt;143&lt;/item&gt;&lt;item&gt;145&lt;/item&gt;&lt;item&gt;146&lt;/item&gt;&lt;item&gt;147&lt;/item&gt;&lt;item&gt;149&lt;/item&gt;&lt;item&gt;150&lt;/item&gt;&lt;item&gt;151&lt;/item&gt;&lt;item&gt;155&lt;/item&gt;&lt;item&gt;158&lt;/item&gt;&lt;item&gt;159&lt;/item&gt;&lt;item&gt;164&lt;/item&gt;&lt;item&gt;166&lt;/item&gt;&lt;item&gt;170&lt;/item&gt;&lt;item&gt;175&lt;/item&gt;&lt;item&gt;176&lt;/item&gt;&lt;item&gt;177&lt;/item&gt;&lt;item&gt;178&lt;/item&gt;&lt;item&gt;181&lt;/item&gt;&lt;item&gt;182&lt;/item&gt;&lt;item&gt;183&lt;/item&gt;&lt;item&gt;184&lt;/item&gt;&lt;item&gt;185&lt;/item&gt;&lt;item&gt;186&lt;/item&gt;&lt;item&gt;187&lt;/item&gt;&lt;item&gt;188&lt;/item&gt;&lt;/record-ids&gt;&lt;/item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EEB"/>
    <w:rsid w:val="00004B88"/>
    <w:rsid w:val="000079CA"/>
    <w:rsid w:val="00012DEE"/>
    <w:rsid w:val="00012E9F"/>
    <w:rsid w:val="00015727"/>
    <w:rsid w:val="00017296"/>
    <w:rsid w:val="00017892"/>
    <w:rsid w:val="000232F5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53767"/>
    <w:rsid w:val="00054031"/>
    <w:rsid w:val="00054D29"/>
    <w:rsid w:val="0005673D"/>
    <w:rsid w:val="0005696B"/>
    <w:rsid w:val="00060225"/>
    <w:rsid w:val="00061460"/>
    <w:rsid w:val="00061651"/>
    <w:rsid w:val="000637BF"/>
    <w:rsid w:val="00066B31"/>
    <w:rsid w:val="00067D9B"/>
    <w:rsid w:val="000701A9"/>
    <w:rsid w:val="000706B6"/>
    <w:rsid w:val="0007147C"/>
    <w:rsid w:val="00071C8D"/>
    <w:rsid w:val="00071FA8"/>
    <w:rsid w:val="00072C03"/>
    <w:rsid w:val="000732CD"/>
    <w:rsid w:val="000739BF"/>
    <w:rsid w:val="0007410E"/>
    <w:rsid w:val="000752C8"/>
    <w:rsid w:val="000763E8"/>
    <w:rsid w:val="00076A76"/>
    <w:rsid w:val="00077025"/>
    <w:rsid w:val="00080007"/>
    <w:rsid w:val="00080E25"/>
    <w:rsid w:val="00081456"/>
    <w:rsid w:val="0008650C"/>
    <w:rsid w:val="00086E09"/>
    <w:rsid w:val="000879AB"/>
    <w:rsid w:val="00091131"/>
    <w:rsid w:val="00091177"/>
    <w:rsid w:val="00094BBC"/>
    <w:rsid w:val="00094C95"/>
    <w:rsid w:val="0009504B"/>
    <w:rsid w:val="00096AEE"/>
    <w:rsid w:val="000A0B96"/>
    <w:rsid w:val="000A0F01"/>
    <w:rsid w:val="000A32A5"/>
    <w:rsid w:val="000A33C5"/>
    <w:rsid w:val="000A5BFF"/>
    <w:rsid w:val="000A719A"/>
    <w:rsid w:val="000A763A"/>
    <w:rsid w:val="000B0664"/>
    <w:rsid w:val="000B08A1"/>
    <w:rsid w:val="000B0F68"/>
    <w:rsid w:val="000B16FA"/>
    <w:rsid w:val="000B1C10"/>
    <w:rsid w:val="000B2B06"/>
    <w:rsid w:val="000B3F5E"/>
    <w:rsid w:val="000B4F3C"/>
    <w:rsid w:val="000B5591"/>
    <w:rsid w:val="000B58F3"/>
    <w:rsid w:val="000B5A1C"/>
    <w:rsid w:val="000B7C87"/>
    <w:rsid w:val="000C0E2F"/>
    <w:rsid w:val="000C1757"/>
    <w:rsid w:val="000C4030"/>
    <w:rsid w:val="000C4F3C"/>
    <w:rsid w:val="000C520A"/>
    <w:rsid w:val="000C52EE"/>
    <w:rsid w:val="000C5D08"/>
    <w:rsid w:val="000C6963"/>
    <w:rsid w:val="000C7CC4"/>
    <w:rsid w:val="000D6CF9"/>
    <w:rsid w:val="000E0199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6EC"/>
    <w:rsid w:val="000F1692"/>
    <w:rsid w:val="000F201E"/>
    <w:rsid w:val="000F2D6F"/>
    <w:rsid w:val="000F2E66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5387"/>
    <w:rsid w:val="001053A6"/>
    <w:rsid w:val="00105C5D"/>
    <w:rsid w:val="00105D2A"/>
    <w:rsid w:val="001065C0"/>
    <w:rsid w:val="00107474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124F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278C"/>
    <w:rsid w:val="001559F7"/>
    <w:rsid w:val="00156040"/>
    <w:rsid w:val="00156EFF"/>
    <w:rsid w:val="001574D3"/>
    <w:rsid w:val="0016039F"/>
    <w:rsid w:val="00161183"/>
    <w:rsid w:val="00162F0D"/>
    <w:rsid w:val="00167248"/>
    <w:rsid w:val="00167C19"/>
    <w:rsid w:val="00170603"/>
    <w:rsid w:val="001713CA"/>
    <w:rsid w:val="0017220F"/>
    <w:rsid w:val="00173EE8"/>
    <w:rsid w:val="00173F2A"/>
    <w:rsid w:val="00174D77"/>
    <w:rsid w:val="00176F0C"/>
    <w:rsid w:val="001775D9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2529"/>
    <w:rsid w:val="00194E92"/>
    <w:rsid w:val="00195F25"/>
    <w:rsid w:val="001A018D"/>
    <w:rsid w:val="001A1AEB"/>
    <w:rsid w:val="001A3E52"/>
    <w:rsid w:val="001A6775"/>
    <w:rsid w:val="001B0C24"/>
    <w:rsid w:val="001B1981"/>
    <w:rsid w:val="001B57D5"/>
    <w:rsid w:val="001C0A5A"/>
    <w:rsid w:val="001C0FC0"/>
    <w:rsid w:val="001C25D0"/>
    <w:rsid w:val="001C273F"/>
    <w:rsid w:val="001C4702"/>
    <w:rsid w:val="001C6BF7"/>
    <w:rsid w:val="001C7592"/>
    <w:rsid w:val="001D05A2"/>
    <w:rsid w:val="001D1344"/>
    <w:rsid w:val="001D3755"/>
    <w:rsid w:val="001D6CFD"/>
    <w:rsid w:val="001D7296"/>
    <w:rsid w:val="001D7E16"/>
    <w:rsid w:val="001E1A35"/>
    <w:rsid w:val="001E257B"/>
    <w:rsid w:val="001E27D9"/>
    <w:rsid w:val="001E2FE6"/>
    <w:rsid w:val="001E3583"/>
    <w:rsid w:val="001E3621"/>
    <w:rsid w:val="001E5D59"/>
    <w:rsid w:val="001E6695"/>
    <w:rsid w:val="001F0692"/>
    <w:rsid w:val="001F06B7"/>
    <w:rsid w:val="001F2308"/>
    <w:rsid w:val="001F3525"/>
    <w:rsid w:val="001F3B87"/>
    <w:rsid w:val="001F4234"/>
    <w:rsid w:val="001F428D"/>
    <w:rsid w:val="001F4781"/>
    <w:rsid w:val="001F5063"/>
    <w:rsid w:val="001F6FC8"/>
    <w:rsid w:val="002013EA"/>
    <w:rsid w:val="002030D1"/>
    <w:rsid w:val="00203237"/>
    <w:rsid w:val="00203660"/>
    <w:rsid w:val="002039FC"/>
    <w:rsid w:val="00205656"/>
    <w:rsid w:val="00206F29"/>
    <w:rsid w:val="002078C8"/>
    <w:rsid w:val="00210232"/>
    <w:rsid w:val="002116A4"/>
    <w:rsid w:val="00211C2C"/>
    <w:rsid w:val="00217735"/>
    <w:rsid w:val="0022068F"/>
    <w:rsid w:val="00220747"/>
    <w:rsid w:val="0022218B"/>
    <w:rsid w:val="00222313"/>
    <w:rsid w:val="00223855"/>
    <w:rsid w:val="0022509A"/>
    <w:rsid w:val="0022585B"/>
    <w:rsid w:val="00225FF4"/>
    <w:rsid w:val="00227017"/>
    <w:rsid w:val="002321E3"/>
    <w:rsid w:val="00233046"/>
    <w:rsid w:val="00233BBB"/>
    <w:rsid w:val="00234C59"/>
    <w:rsid w:val="002370DB"/>
    <w:rsid w:val="002418FE"/>
    <w:rsid w:val="0024444B"/>
    <w:rsid w:val="00245B38"/>
    <w:rsid w:val="00250F0B"/>
    <w:rsid w:val="002520EB"/>
    <w:rsid w:val="002535ED"/>
    <w:rsid w:val="002565D3"/>
    <w:rsid w:val="002613E4"/>
    <w:rsid w:val="00263878"/>
    <w:rsid w:val="00264486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EBF"/>
    <w:rsid w:val="00283F8E"/>
    <w:rsid w:val="00285BD7"/>
    <w:rsid w:val="00285E8B"/>
    <w:rsid w:val="00287F34"/>
    <w:rsid w:val="00290CC5"/>
    <w:rsid w:val="00291D22"/>
    <w:rsid w:val="00292C3D"/>
    <w:rsid w:val="00293D4A"/>
    <w:rsid w:val="00294F57"/>
    <w:rsid w:val="0029768F"/>
    <w:rsid w:val="002A141F"/>
    <w:rsid w:val="002A24C9"/>
    <w:rsid w:val="002A2F0D"/>
    <w:rsid w:val="002A480E"/>
    <w:rsid w:val="002A5D8B"/>
    <w:rsid w:val="002A7E5D"/>
    <w:rsid w:val="002B0746"/>
    <w:rsid w:val="002B2B33"/>
    <w:rsid w:val="002B36B4"/>
    <w:rsid w:val="002B38B9"/>
    <w:rsid w:val="002B39BD"/>
    <w:rsid w:val="002B782A"/>
    <w:rsid w:val="002C04B9"/>
    <w:rsid w:val="002C2227"/>
    <w:rsid w:val="002C2307"/>
    <w:rsid w:val="002C292E"/>
    <w:rsid w:val="002C3169"/>
    <w:rsid w:val="002C4769"/>
    <w:rsid w:val="002C4A26"/>
    <w:rsid w:val="002C5018"/>
    <w:rsid w:val="002D0D8D"/>
    <w:rsid w:val="002D17EF"/>
    <w:rsid w:val="002D1BAA"/>
    <w:rsid w:val="002D3DFB"/>
    <w:rsid w:val="002D4C4C"/>
    <w:rsid w:val="002D716B"/>
    <w:rsid w:val="002D7B64"/>
    <w:rsid w:val="002E5003"/>
    <w:rsid w:val="002E550B"/>
    <w:rsid w:val="002E644D"/>
    <w:rsid w:val="002E7BA1"/>
    <w:rsid w:val="002F2689"/>
    <w:rsid w:val="002F3B42"/>
    <w:rsid w:val="002F3F18"/>
    <w:rsid w:val="002F43A7"/>
    <w:rsid w:val="002F5D98"/>
    <w:rsid w:val="002F61E4"/>
    <w:rsid w:val="00301468"/>
    <w:rsid w:val="00301FB3"/>
    <w:rsid w:val="00303513"/>
    <w:rsid w:val="00305B79"/>
    <w:rsid w:val="00305BB3"/>
    <w:rsid w:val="003066D4"/>
    <w:rsid w:val="00310D6B"/>
    <w:rsid w:val="00312115"/>
    <w:rsid w:val="00312A76"/>
    <w:rsid w:val="00315B84"/>
    <w:rsid w:val="003208AB"/>
    <w:rsid w:val="003225CE"/>
    <w:rsid w:val="003246AE"/>
    <w:rsid w:val="00326AA4"/>
    <w:rsid w:val="00326AB8"/>
    <w:rsid w:val="0032731F"/>
    <w:rsid w:val="00331DD0"/>
    <w:rsid w:val="00333EF1"/>
    <w:rsid w:val="00333F53"/>
    <w:rsid w:val="00335817"/>
    <w:rsid w:val="003361FE"/>
    <w:rsid w:val="0033769B"/>
    <w:rsid w:val="00337800"/>
    <w:rsid w:val="003378E8"/>
    <w:rsid w:val="0034381B"/>
    <w:rsid w:val="0034406B"/>
    <w:rsid w:val="00345162"/>
    <w:rsid w:val="003459E4"/>
    <w:rsid w:val="0034774B"/>
    <w:rsid w:val="003509CF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2127"/>
    <w:rsid w:val="003642ED"/>
    <w:rsid w:val="00365BEA"/>
    <w:rsid w:val="00366B15"/>
    <w:rsid w:val="00367903"/>
    <w:rsid w:val="0037391C"/>
    <w:rsid w:val="00376514"/>
    <w:rsid w:val="0037776B"/>
    <w:rsid w:val="003840C5"/>
    <w:rsid w:val="00384439"/>
    <w:rsid w:val="00384B5E"/>
    <w:rsid w:val="0038653A"/>
    <w:rsid w:val="0039128E"/>
    <w:rsid w:val="0039145C"/>
    <w:rsid w:val="003914E0"/>
    <w:rsid w:val="00391C12"/>
    <w:rsid w:val="00394542"/>
    <w:rsid w:val="00395804"/>
    <w:rsid w:val="00396D8A"/>
    <w:rsid w:val="00397A36"/>
    <w:rsid w:val="003A291E"/>
    <w:rsid w:val="003A36CB"/>
    <w:rsid w:val="003A48AA"/>
    <w:rsid w:val="003A495C"/>
    <w:rsid w:val="003B12AE"/>
    <w:rsid w:val="003B5966"/>
    <w:rsid w:val="003B6FFF"/>
    <w:rsid w:val="003C0ADD"/>
    <w:rsid w:val="003C3B56"/>
    <w:rsid w:val="003C4143"/>
    <w:rsid w:val="003C4E04"/>
    <w:rsid w:val="003C5205"/>
    <w:rsid w:val="003C7C5E"/>
    <w:rsid w:val="003D109E"/>
    <w:rsid w:val="003D3C0B"/>
    <w:rsid w:val="003D59D2"/>
    <w:rsid w:val="003D76F3"/>
    <w:rsid w:val="003E0801"/>
    <w:rsid w:val="003E3404"/>
    <w:rsid w:val="003E4C77"/>
    <w:rsid w:val="003E6147"/>
    <w:rsid w:val="003F0186"/>
    <w:rsid w:val="003F0DD5"/>
    <w:rsid w:val="003F1095"/>
    <w:rsid w:val="003F2036"/>
    <w:rsid w:val="003F2AC5"/>
    <w:rsid w:val="003F3A75"/>
    <w:rsid w:val="003F3D13"/>
    <w:rsid w:val="003F60F9"/>
    <w:rsid w:val="003F6EEC"/>
    <w:rsid w:val="003F77C7"/>
    <w:rsid w:val="00400B6A"/>
    <w:rsid w:val="00402C8A"/>
    <w:rsid w:val="00407869"/>
    <w:rsid w:val="00410665"/>
    <w:rsid w:val="004107B3"/>
    <w:rsid w:val="00412174"/>
    <w:rsid w:val="004139B3"/>
    <w:rsid w:val="00414E92"/>
    <w:rsid w:val="00414FAF"/>
    <w:rsid w:val="00415205"/>
    <w:rsid w:val="004169DD"/>
    <w:rsid w:val="00417E97"/>
    <w:rsid w:val="00424531"/>
    <w:rsid w:val="00424957"/>
    <w:rsid w:val="00424A9D"/>
    <w:rsid w:val="0042723D"/>
    <w:rsid w:val="00433922"/>
    <w:rsid w:val="00433DAD"/>
    <w:rsid w:val="0043480A"/>
    <w:rsid w:val="00434EF3"/>
    <w:rsid w:val="004360EF"/>
    <w:rsid w:val="0043735F"/>
    <w:rsid w:val="00437D72"/>
    <w:rsid w:val="00440C4C"/>
    <w:rsid w:val="00440EAD"/>
    <w:rsid w:val="00441CD8"/>
    <w:rsid w:val="00442B6F"/>
    <w:rsid w:val="00445B80"/>
    <w:rsid w:val="00446BC6"/>
    <w:rsid w:val="00447489"/>
    <w:rsid w:val="00447879"/>
    <w:rsid w:val="00447A63"/>
    <w:rsid w:val="00450F03"/>
    <w:rsid w:val="00453483"/>
    <w:rsid w:val="00454A19"/>
    <w:rsid w:val="00456189"/>
    <w:rsid w:val="00456AE4"/>
    <w:rsid w:val="00457CA4"/>
    <w:rsid w:val="00461652"/>
    <w:rsid w:val="00463D57"/>
    <w:rsid w:val="0046666C"/>
    <w:rsid w:val="004667AD"/>
    <w:rsid w:val="00470B54"/>
    <w:rsid w:val="004720B3"/>
    <w:rsid w:val="004727B9"/>
    <w:rsid w:val="00476D89"/>
    <w:rsid w:val="00481A49"/>
    <w:rsid w:val="00482CA1"/>
    <w:rsid w:val="004831DB"/>
    <w:rsid w:val="004836F7"/>
    <w:rsid w:val="00485490"/>
    <w:rsid w:val="004869F0"/>
    <w:rsid w:val="00486C1D"/>
    <w:rsid w:val="0049456A"/>
    <w:rsid w:val="00494606"/>
    <w:rsid w:val="0049738E"/>
    <w:rsid w:val="00497740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4396"/>
    <w:rsid w:val="004B62B2"/>
    <w:rsid w:val="004B7224"/>
    <w:rsid w:val="004B7E12"/>
    <w:rsid w:val="004C1525"/>
    <w:rsid w:val="004C16BA"/>
    <w:rsid w:val="004C1CF9"/>
    <w:rsid w:val="004C3DEB"/>
    <w:rsid w:val="004C4B2A"/>
    <w:rsid w:val="004C60DE"/>
    <w:rsid w:val="004C60E3"/>
    <w:rsid w:val="004C6E19"/>
    <w:rsid w:val="004D006B"/>
    <w:rsid w:val="004D0F88"/>
    <w:rsid w:val="004D2C8E"/>
    <w:rsid w:val="004D479B"/>
    <w:rsid w:val="004D602B"/>
    <w:rsid w:val="004D6379"/>
    <w:rsid w:val="004D7BF7"/>
    <w:rsid w:val="004D7E8D"/>
    <w:rsid w:val="004E2151"/>
    <w:rsid w:val="004E35C4"/>
    <w:rsid w:val="004E41C0"/>
    <w:rsid w:val="004E4592"/>
    <w:rsid w:val="004E51FD"/>
    <w:rsid w:val="004E5A2F"/>
    <w:rsid w:val="004E7CEB"/>
    <w:rsid w:val="004F0D2D"/>
    <w:rsid w:val="004F45ED"/>
    <w:rsid w:val="004F61A8"/>
    <w:rsid w:val="004F6603"/>
    <w:rsid w:val="004F7DB5"/>
    <w:rsid w:val="0050041B"/>
    <w:rsid w:val="00500E61"/>
    <w:rsid w:val="00505F95"/>
    <w:rsid w:val="0050724C"/>
    <w:rsid w:val="00510126"/>
    <w:rsid w:val="00511C15"/>
    <w:rsid w:val="00512B81"/>
    <w:rsid w:val="005130FF"/>
    <w:rsid w:val="00515BE9"/>
    <w:rsid w:val="00516AF3"/>
    <w:rsid w:val="00516DD9"/>
    <w:rsid w:val="00517ECB"/>
    <w:rsid w:val="00521512"/>
    <w:rsid w:val="00524C51"/>
    <w:rsid w:val="00526B6F"/>
    <w:rsid w:val="00526E09"/>
    <w:rsid w:val="00527D99"/>
    <w:rsid w:val="00530094"/>
    <w:rsid w:val="00530422"/>
    <w:rsid w:val="00531B3F"/>
    <w:rsid w:val="00532DF6"/>
    <w:rsid w:val="0053371B"/>
    <w:rsid w:val="00534334"/>
    <w:rsid w:val="005358D7"/>
    <w:rsid w:val="00537668"/>
    <w:rsid w:val="00540B6F"/>
    <w:rsid w:val="00540E86"/>
    <w:rsid w:val="00541D9A"/>
    <w:rsid w:val="00542094"/>
    <w:rsid w:val="00543F9F"/>
    <w:rsid w:val="0054608A"/>
    <w:rsid w:val="0054778A"/>
    <w:rsid w:val="0055349A"/>
    <w:rsid w:val="00553524"/>
    <w:rsid w:val="005549F9"/>
    <w:rsid w:val="00554EAB"/>
    <w:rsid w:val="005559B3"/>
    <w:rsid w:val="00556035"/>
    <w:rsid w:val="00556E50"/>
    <w:rsid w:val="00557C17"/>
    <w:rsid w:val="005620A9"/>
    <w:rsid w:val="005643D6"/>
    <w:rsid w:val="00564AA6"/>
    <w:rsid w:val="00566263"/>
    <w:rsid w:val="00567166"/>
    <w:rsid w:val="005707D0"/>
    <w:rsid w:val="005708BE"/>
    <w:rsid w:val="005710D9"/>
    <w:rsid w:val="005738A5"/>
    <w:rsid w:val="005744EB"/>
    <w:rsid w:val="00574DF1"/>
    <w:rsid w:val="005769C2"/>
    <w:rsid w:val="00577CE9"/>
    <w:rsid w:val="005809FF"/>
    <w:rsid w:val="0058185A"/>
    <w:rsid w:val="0058305F"/>
    <w:rsid w:val="00586D72"/>
    <w:rsid w:val="00587E2E"/>
    <w:rsid w:val="0059031A"/>
    <w:rsid w:val="00590438"/>
    <w:rsid w:val="00590D29"/>
    <w:rsid w:val="00590E9B"/>
    <w:rsid w:val="00593AD1"/>
    <w:rsid w:val="00594FDB"/>
    <w:rsid w:val="005960B0"/>
    <w:rsid w:val="005A547F"/>
    <w:rsid w:val="005A6EC2"/>
    <w:rsid w:val="005A7F1C"/>
    <w:rsid w:val="005B1856"/>
    <w:rsid w:val="005B1D14"/>
    <w:rsid w:val="005B1F84"/>
    <w:rsid w:val="005B2894"/>
    <w:rsid w:val="005B3BF1"/>
    <w:rsid w:val="005B3EDF"/>
    <w:rsid w:val="005B5571"/>
    <w:rsid w:val="005B5A94"/>
    <w:rsid w:val="005B73F5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54BC"/>
    <w:rsid w:val="005D6525"/>
    <w:rsid w:val="005E0756"/>
    <w:rsid w:val="005E0BCD"/>
    <w:rsid w:val="005E105B"/>
    <w:rsid w:val="005E271C"/>
    <w:rsid w:val="005E2F21"/>
    <w:rsid w:val="005E355A"/>
    <w:rsid w:val="005E5812"/>
    <w:rsid w:val="005E78EB"/>
    <w:rsid w:val="005F02D5"/>
    <w:rsid w:val="005F1ADA"/>
    <w:rsid w:val="005F3720"/>
    <w:rsid w:val="005F4005"/>
    <w:rsid w:val="00600362"/>
    <w:rsid w:val="00600A59"/>
    <w:rsid w:val="006021CF"/>
    <w:rsid w:val="00604D69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1163"/>
    <w:rsid w:val="006229FA"/>
    <w:rsid w:val="00623A52"/>
    <w:rsid w:val="006258CC"/>
    <w:rsid w:val="0063396D"/>
    <w:rsid w:val="00633F0D"/>
    <w:rsid w:val="00636678"/>
    <w:rsid w:val="00637323"/>
    <w:rsid w:val="00640661"/>
    <w:rsid w:val="0064196B"/>
    <w:rsid w:val="00642C4B"/>
    <w:rsid w:val="00643FB8"/>
    <w:rsid w:val="006442FA"/>
    <w:rsid w:val="0064531A"/>
    <w:rsid w:val="00645DD5"/>
    <w:rsid w:val="006464F5"/>
    <w:rsid w:val="006473F0"/>
    <w:rsid w:val="0065128F"/>
    <w:rsid w:val="00652A1B"/>
    <w:rsid w:val="00653AE6"/>
    <w:rsid w:val="006543DC"/>
    <w:rsid w:val="00654BDB"/>
    <w:rsid w:val="00657DD2"/>
    <w:rsid w:val="00657E11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2192"/>
    <w:rsid w:val="00672A70"/>
    <w:rsid w:val="00676AD5"/>
    <w:rsid w:val="00685210"/>
    <w:rsid w:val="00685E19"/>
    <w:rsid w:val="00686579"/>
    <w:rsid w:val="00687566"/>
    <w:rsid w:val="006875AF"/>
    <w:rsid w:val="00692ED8"/>
    <w:rsid w:val="006950AF"/>
    <w:rsid w:val="00696187"/>
    <w:rsid w:val="00697204"/>
    <w:rsid w:val="006A024A"/>
    <w:rsid w:val="006A0FB0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1DC2"/>
    <w:rsid w:val="006C2279"/>
    <w:rsid w:val="006C3E8D"/>
    <w:rsid w:val="006C404A"/>
    <w:rsid w:val="006C476D"/>
    <w:rsid w:val="006C4C49"/>
    <w:rsid w:val="006C4FF6"/>
    <w:rsid w:val="006C65CE"/>
    <w:rsid w:val="006C6A4F"/>
    <w:rsid w:val="006C77F1"/>
    <w:rsid w:val="006D1E46"/>
    <w:rsid w:val="006D21BE"/>
    <w:rsid w:val="006D6CAA"/>
    <w:rsid w:val="006E053F"/>
    <w:rsid w:val="006E230B"/>
    <w:rsid w:val="006E3EF9"/>
    <w:rsid w:val="006E40FA"/>
    <w:rsid w:val="006E5C32"/>
    <w:rsid w:val="006E5FE8"/>
    <w:rsid w:val="006E6114"/>
    <w:rsid w:val="006E6A0F"/>
    <w:rsid w:val="006E77D6"/>
    <w:rsid w:val="006F0D76"/>
    <w:rsid w:val="006F2A6E"/>
    <w:rsid w:val="006F4D0F"/>
    <w:rsid w:val="007002B5"/>
    <w:rsid w:val="00701D64"/>
    <w:rsid w:val="00702287"/>
    <w:rsid w:val="00703DA8"/>
    <w:rsid w:val="00705253"/>
    <w:rsid w:val="007057F7"/>
    <w:rsid w:val="00706DCE"/>
    <w:rsid w:val="00706F13"/>
    <w:rsid w:val="00712906"/>
    <w:rsid w:val="00713305"/>
    <w:rsid w:val="0071566F"/>
    <w:rsid w:val="00715BFE"/>
    <w:rsid w:val="0071683D"/>
    <w:rsid w:val="00716D82"/>
    <w:rsid w:val="0071704E"/>
    <w:rsid w:val="007214BE"/>
    <w:rsid w:val="00721854"/>
    <w:rsid w:val="0072273F"/>
    <w:rsid w:val="007230D6"/>
    <w:rsid w:val="007234E9"/>
    <w:rsid w:val="00723D0E"/>
    <w:rsid w:val="00724662"/>
    <w:rsid w:val="00724EE4"/>
    <w:rsid w:val="007308B5"/>
    <w:rsid w:val="00730FC4"/>
    <w:rsid w:val="007335E6"/>
    <w:rsid w:val="007355AE"/>
    <w:rsid w:val="0073681B"/>
    <w:rsid w:val="00736BAE"/>
    <w:rsid w:val="007433EF"/>
    <w:rsid w:val="007474A6"/>
    <w:rsid w:val="00747814"/>
    <w:rsid w:val="00750CB6"/>
    <w:rsid w:val="007511EC"/>
    <w:rsid w:val="007518A5"/>
    <w:rsid w:val="00751D34"/>
    <w:rsid w:val="0075416E"/>
    <w:rsid w:val="00754AB1"/>
    <w:rsid w:val="0075519B"/>
    <w:rsid w:val="00755D5B"/>
    <w:rsid w:val="007621F4"/>
    <w:rsid w:val="007622D9"/>
    <w:rsid w:val="00764113"/>
    <w:rsid w:val="00765960"/>
    <w:rsid w:val="00765EBD"/>
    <w:rsid w:val="007703EB"/>
    <w:rsid w:val="007712C0"/>
    <w:rsid w:val="007723E1"/>
    <w:rsid w:val="00772D89"/>
    <w:rsid w:val="00773042"/>
    <w:rsid w:val="007733F8"/>
    <w:rsid w:val="00774948"/>
    <w:rsid w:val="00775042"/>
    <w:rsid w:val="00776898"/>
    <w:rsid w:val="007768A0"/>
    <w:rsid w:val="00781B81"/>
    <w:rsid w:val="007823E3"/>
    <w:rsid w:val="00783325"/>
    <w:rsid w:val="00783E71"/>
    <w:rsid w:val="0078463C"/>
    <w:rsid w:val="007847B8"/>
    <w:rsid w:val="0078573C"/>
    <w:rsid w:val="007868BB"/>
    <w:rsid w:val="00790CF8"/>
    <w:rsid w:val="00791482"/>
    <w:rsid w:val="00791605"/>
    <w:rsid w:val="00792FAA"/>
    <w:rsid w:val="007954C6"/>
    <w:rsid w:val="00795BDD"/>
    <w:rsid w:val="0079673E"/>
    <w:rsid w:val="007A0A31"/>
    <w:rsid w:val="007A1680"/>
    <w:rsid w:val="007A1D10"/>
    <w:rsid w:val="007A2A0A"/>
    <w:rsid w:val="007A55F1"/>
    <w:rsid w:val="007A7A66"/>
    <w:rsid w:val="007B0259"/>
    <w:rsid w:val="007B2340"/>
    <w:rsid w:val="007B2FC7"/>
    <w:rsid w:val="007B600A"/>
    <w:rsid w:val="007C1E54"/>
    <w:rsid w:val="007C22DD"/>
    <w:rsid w:val="007C2CE0"/>
    <w:rsid w:val="007C54D5"/>
    <w:rsid w:val="007C6848"/>
    <w:rsid w:val="007D00F8"/>
    <w:rsid w:val="007D04DD"/>
    <w:rsid w:val="007D0703"/>
    <w:rsid w:val="007D07CD"/>
    <w:rsid w:val="007D1057"/>
    <w:rsid w:val="007D1BF7"/>
    <w:rsid w:val="007D1F58"/>
    <w:rsid w:val="007D2B5F"/>
    <w:rsid w:val="007D2EC6"/>
    <w:rsid w:val="007D34BA"/>
    <w:rsid w:val="007D351B"/>
    <w:rsid w:val="007D3728"/>
    <w:rsid w:val="007D53C7"/>
    <w:rsid w:val="007D6553"/>
    <w:rsid w:val="007D6905"/>
    <w:rsid w:val="007E01D4"/>
    <w:rsid w:val="007E224E"/>
    <w:rsid w:val="007E39BA"/>
    <w:rsid w:val="007E3BE9"/>
    <w:rsid w:val="007E476C"/>
    <w:rsid w:val="007E6E77"/>
    <w:rsid w:val="007E73AF"/>
    <w:rsid w:val="007E74CA"/>
    <w:rsid w:val="007F03F6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A85"/>
    <w:rsid w:val="008159DB"/>
    <w:rsid w:val="00816C93"/>
    <w:rsid w:val="008206D7"/>
    <w:rsid w:val="00821663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518D"/>
    <w:rsid w:val="00846195"/>
    <w:rsid w:val="008469D0"/>
    <w:rsid w:val="00847590"/>
    <w:rsid w:val="008509C2"/>
    <w:rsid w:val="00852316"/>
    <w:rsid w:val="00852B91"/>
    <w:rsid w:val="00863FF4"/>
    <w:rsid w:val="00865863"/>
    <w:rsid w:val="00867B42"/>
    <w:rsid w:val="00871A9E"/>
    <w:rsid w:val="00873AC7"/>
    <w:rsid w:val="0087408A"/>
    <w:rsid w:val="0087532B"/>
    <w:rsid w:val="00876B31"/>
    <w:rsid w:val="00880A4C"/>
    <w:rsid w:val="00883F92"/>
    <w:rsid w:val="008847B7"/>
    <w:rsid w:val="00886454"/>
    <w:rsid w:val="008872DD"/>
    <w:rsid w:val="00892FBE"/>
    <w:rsid w:val="0089307F"/>
    <w:rsid w:val="0089341C"/>
    <w:rsid w:val="008935D1"/>
    <w:rsid w:val="008937BF"/>
    <w:rsid w:val="008947EC"/>
    <w:rsid w:val="0089534B"/>
    <w:rsid w:val="008A14FA"/>
    <w:rsid w:val="008A2A03"/>
    <w:rsid w:val="008A2B06"/>
    <w:rsid w:val="008A33A5"/>
    <w:rsid w:val="008A3E72"/>
    <w:rsid w:val="008A4246"/>
    <w:rsid w:val="008A5695"/>
    <w:rsid w:val="008A6321"/>
    <w:rsid w:val="008B0010"/>
    <w:rsid w:val="008B082C"/>
    <w:rsid w:val="008B19A0"/>
    <w:rsid w:val="008B1E56"/>
    <w:rsid w:val="008B675A"/>
    <w:rsid w:val="008B771A"/>
    <w:rsid w:val="008C0B30"/>
    <w:rsid w:val="008C1281"/>
    <w:rsid w:val="008C2C99"/>
    <w:rsid w:val="008C6FB9"/>
    <w:rsid w:val="008D46AF"/>
    <w:rsid w:val="008E007C"/>
    <w:rsid w:val="008E00DE"/>
    <w:rsid w:val="008E0B45"/>
    <w:rsid w:val="008E318A"/>
    <w:rsid w:val="008E49C2"/>
    <w:rsid w:val="008E6ECB"/>
    <w:rsid w:val="008F1C73"/>
    <w:rsid w:val="008F38AE"/>
    <w:rsid w:val="008F6A0D"/>
    <w:rsid w:val="008F7AB9"/>
    <w:rsid w:val="00900440"/>
    <w:rsid w:val="009022A7"/>
    <w:rsid w:val="009026CA"/>
    <w:rsid w:val="00903258"/>
    <w:rsid w:val="00903502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824"/>
    <w:rsid w:val="00920A34"/>
    <w:rsid w:val="00924B8C"/>
    <w:rsid w:val="009269AF"/>
    <w:rsid w:val="00927979"/>
    <w:rsid w:val="00927D69"/>
    <w:rsid w:val="009319D9"/>
    <w:rsid w:val="00934353"/>
    <w:rsid w:val="00935402"/>
    <w:rsid w:val="00935694"/>
    <w:rsid w:val="009358C2"/>
    <w:rsid w:val="009359E0"/>
    <w:rsid w:val="0093638C"/>
    <w:rsid w:val="00936C38"/>
    <w:rsid w:val="00936D70"/>
    <w:rsid w:val="00936EED"/>
    <w:rsid w:val="00936F1D"/>
    <w:rsid w:val="009370D5"/>
    <w:rsid w:val="009370F5"/>
    <w:rsid w:val="00937C51"/>
    <w:rsid w:val="009400F0"/>
    <w:rsid w:val="00945845"/>
    <w:rsid w:val="00945C05"/>
    <w:rsid w:val="009468E0"/>
    <w:rsid w:val="009505C9"/>
    <w:rsid w:val="00951CBD"/>
    <w:rsid w:val="00951E17"/>
    <w:rsid w:val="009530A3"/>
    <w:rsid w:val="009538AF"/>
    <w:rsid w:val="009538B9"/>
    <w:rsid w:val="00953DB0"/>
    <w:rsid w:val="00956128"/>
    <w:rsid w:val="00956E80"/>
    <w:rsid w:val="00956FC6"/>
    <w:rsid w:val="00960334"/>
    <w:rsid w:val="0096109A"/>
    <w:rsid w:val="00961A47"/>
    <w:rsid w:val="00963821"/>
    <w:rsid w:val="0096387D"/>
    <w:rsid w:val="00966FFC"/>
    <w:rsid w:val="0097072F"/>
    <w:rsid w:val="0097252D"/>
    <w:rsid w:val="00973234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4AF4"/>
    <w:rsid w:val="009962BD"/>
    <w:rsid w:val="0099769D"/>
    <w:rsid w:val="009976CA"/>
    <w:rsid w:val="009A2BD6"/>
    <w:rsid w:val="009A38AE"/>
    <w:rsid w:val="009A3EE1"/>
    <w:rsid w:val="009A4EA0"/>
    <w:rsid w:val="009A4F26"/>
    <w:rsid w:val="009A53E3"/>
    <w:rsid w:val="009A62ED"/>
    <w:rsid w:val="009B05CC"/>
    <w:rsid w:val="009B1472"/>
    <w:rsid w:val="009B1AF8"/>
    <w:rsid w:val="009B22CF"/>
    <w:rsid w:val="009B3268"/>
    <w:rsid w:val="009B3940"/>
    <w:rsid w:val="009B4C4C"/>
    <w:rsid w:val="009B7362"/>
    <w:rsid w:val="009B7604"/>
    <w:rsid w:val="009B7FB6"/>
    <w:rsid w:val="009C1A49"/>
    <w:rsid w:val="009C2A46"/>
    <w:rsid w:val="009C48CA"/>
    <w:rsid w:val="009C67D8"/>
    <w:rsid w:val="009C718D"/>
    <w:rsid w:val="009C7A55"/>
    <w:rsid w:val="009C7AD7"/>
    <w:rsid w:val="009D02D6"/>
    <w:rsid w:val="009D17C8"/>
    <w:rsid w:val="009D38AF"/>
    <w:rsid w:val="009D3D92"/>
    <w:rsid w:val="009D3FBE"/>
    <w:rsid w:val="009D6FAE"/>
    <w:rsid w:val="009D748F"/>
    <w:rsid w:val="009D7578"/>
    <w:rsid w:val="009D7802"/>
    <w:rsid w:val="009D7F35"/>
    <w:rsid w:val="009E067B"/>
    <w:rsid w:val="009E17D7"/>
    <w:rsid w:val="009E324F"/>
    <w:rsid w:val="009E3C38"/>
    <w:rsid w:val="009E4E9D"/>
    <w:rsid w:val="009E6ADF"/>
    <w:rsid w:val="009E6E43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F0B"/>
    <w:rsid w:val="00A03029"/>
    <w:rsid w:val="00A04072"/>
    <w:rsid w:val="00A041E9"/>
    <w:rsid w:val="00A05EB6"/>
    <w:rsid w:val="00A06DF7"/>
    <w:rsid w:val="00A139DD"/>
    <w:rsid w:val="00A1445B"/>
    <w:rsid w:val="00A147C9"/>
    <w:rsid w:val="00A169E7"/>
    <w:rsid w:val="00A17ACE"/>
    <w:rsid w:val="00A20345"/>
    <w:rsid w:val="00A20703"/>
    <w:rsid w:val="00A216E5"/>
    <w:rsid w:val="00A22219"/>
    <w:rsid w:val="00A22745"/>
    <w:rsid w:val="00A26609"/>
    <w:rsid w:val="00A26EEA"/>
    <w:rsid w:val="00A26F61"/>
    <w:rsid w:val="00A30D19"/>
    <w:rsid w:val="00A31CA9"/>
    <w:rsid w:val="00A32269"/>
    <w:rsid w:val="00A34B24"/>
    <w:rsid w:val="00A35F14"/>
    <w:rsid w:val="00A3674B"/>
    <w:rsid w:val="00A369FA"/>
    <w:rsid w:val="00A40E45"/>
    <w:rsid w:val="00A41A49"/>
    <w:rsid w:val="00A42AFC"/>
    <w:rsid w:val="00A507D0"/>
    <w:rsid w:val="00A50FF4"/>
    <w:rsid w:val="00A520C2"/>
    <w:rsid w:val="00A52EBC"/>
    <w:rsid w:val="00A53571"/>
    <w:rsid w:val="00A5487C"/>
    <w:rsid w:val="00A55CA3"/>
    <w:rsid w:val="00A5704C"/>
    <w:rsid w:val="00A613CF"/>
    <w:rsid w:val="00A62AD1"/>
    <w:rsid w:val="00A64465"/>
    <w:rsid w:val="00A64E39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2D0"/>
    <w:rsid w:val="00A7439E"/>
    <w:rsid w:val="00A743CE"/>
    <w:rsid w:val="00A76E3E"/>
    <w:rsid w:val="00A77EB3"/>
    <w:rsid w:val="00A81E2A"/>
    <w:rsid w:val="00A8390D"/>
    <w:rsid w:val="00A84A1F"/>
    <w:rsid w:val="00A8515C"/>
    <w:rsid w:val="00A91B4E"/>
    <w:rsid w:val="00A9253D"/>
    <w:rsid w:val="00A93F07"/>
    <w:rsid w:val="00A9585E"/>
    <w:rsid w:val="00A95EB7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66A8"/>
    <w:rsid w:val="00AB682F"/>
    <w:rsid w:val="00AC01AD"/>
    <w:rsid w:val="00AC0468"/>
    <w:rsid w:val="00AC051E"/>
    <w:rsid w:val="00AC1FC1"/>
    <w:rsid w:val="00AC2EC4"/>
    <w:rsid w:val="00AC5B58"/>
    <w:rsid w:val="00AC7789"/>
    <w:rsid w:val="00AD1AD5"/>
    <w:rsid w:val="00AD23FF"/>
    <w:rsid w:val="00AD337D"/>
    <w:rsid w:val="00AD4CAB"/>
    <w:rsid w:val="00AD75DE"/>
    <w:rsid w:val="00AD79AC"/>
    <w:rsid w:val="00AD7EFB"/>
    <w:rsid w:val="00AE0C54"/>
    <w:rsid w:val="00AE2FF1"/>
    <w:rsid w:val="00AE75EB"/>
    <w:rsid w:val="00AF0AF8"/>
    <w:rsid w:val="00AF1A61"/>
    <w:rsid w:val="00AF1CBD"/>
    <w:rsid w:val="00AF35D3"/>
    <w:rsid w:val="00AF376A"/>
    <w:rsid w:val="00AF5B53"/>
    <w:rsid w:val="00AF7896"/>
    <w:rsid w:val="00B00181"/>
    <w:rsid w:val="00B003B9"/>
    <w:rsid w:val="00B00D06"/>
    <w:rsid w:val="00B030A3"/>
    <w:rsid w:val="00B032F4"/>
    <w:rsid w:val="00B05CFB"/>
    <w:rsid w:val="00B11C2A"/>
    <w:rsid w:val="00B11E44"/>
    <w:rsid w:val="00B13184"/>
    <w:rsid w:val="00B15CF3"/>
    <w:rsid w:val="00B175DC"/>
    <w:rsid w:val="00B225B7"/>
    <w:rsid w:val="00B232A7"/>
    <w:rsid w:val="00B232DF"/>
    <w:rsid w:val="00B23ABB"/>
    <w:rsid w:val="00B24425"/>
    <w:rsid w:val="00B24CA7"/>
    <w:rsid w:val="00B26BE2"/>
    <w:rsid w:val="00B30651"/>
    <w:rsid w:val="00B31D0A"/>
    <w:rsid w:val="00B32E12"/>
    <w:rsid w:val="00B33314"/>
    <w:rsid w:val="00B33CE3"/>
    <w:rsid w:val="00B33DD6"/>
    <w:rsid w:val="00B35668"/>
    <w:rsid w:val="00B36103"/>
    <w:rsid w:val="00B3713C"/>
    <w:rsid w:val="00B41A39"/>
    <w:rsid w:val="00B41CA4"/>
    <w:rsid w:val="00B41FE8"/>
    <w:rsid w:val="00B458CD"/>
    <w:rsid w:val="00B46E57"/>
    <w:rsid w:val="00B5275D"/>
    <w:rsid w:val="00B5412B"/>
    <w:rsid w:val="00B5450C"/>
    <w:rsid w:val="00B56CFC"/>
    <w:rsid w:val="00B607B5"/>
    <w:rsid w:val="00B61C7D"/>
    <w:rsid w:val="00B6213F"/>
    <w:rsid w:val="00B62F2F"/>
    <w:rsid w:val="00B632BE"/>
    <w:rsid w:val="00B6346E"/>
    <w:rsid w:val="00B652A2"/>
    <w:rsid w:val="00B65A3B"/>
    <w:rsid w:val="00B66C2F"/>
    <w:rsid w:val="00B70915"/>
    <w:rsid w:val="00B70AB1"/>
    <w:rsid w:val="00B711BF"/>
    <w:rsid w:val="00B72B14"/>
    <w:rsid w:val="00B7450B"/>
    <w:rsid w:val="00B74636"/>
    <w:rsid w:val="00B77A45"/>
    <w:rsid w:val="00B80035"/>
    <w:rsid w:val="00B8068B"/>
    <w:rsid w:val="00B811D2"/>
    <w:rsid w:val="00B825EF"/>
    <w:rsid w:val="00B833C8"/>
    <w:rsid w:val="00B83837"/>
    <w:rsid w:val="00B84DDD"/>
    <w:rsid w:val="00B86527"/>
    <w:rsid w:val="00B8727F"/>
    <w:rsid w:val="00B87633"/>
    <w:rsid w:val="00B87704"/>
    <w:rsid w:val="00B9029A"/>
    <w:rsid w:val="00B91C98"/>
    <w:rsid w:val="00B94676"/>
    <w:rsid w:val="00B96D97"/>
    <w:rsid w:val="00B97637"/>
    <w:rsid w:val="00BA099D"/>
    <w:rsid w:val="00BA2282"/>
    <w:rsid w:val="00BA2E46"/>
    <w:rsid w:val="00BA49C0"/>
    <w:rsid w:val="00BA66B7"/>
    <w:rsid w:val="00BA6FA8"/>
    <w:rsid w:val="00BA7A39"/>
    <w:rsid w:val="00BB0AEE"/>
    <w:rsid w:val="00BB1655"/>
    <w:rsid w:val="00BB2ED4"/>
    <w:rsid w:val="00BB4E0C"/>
    <w:rsid w:val="00BB4FE3"/>
    <w:rsid w:val="00BB64CD"/>
    <w:rsid w:val="00BB6A30"/>
    <w:rsid w:val="00BB76E2"/>
    <w:rsid w:val="00BC11AB"/>
    <w:rsid w:val="00BC1A2F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2EE8"/>
    <w:rsid w:val="00BD3732"/>
    <w:rsid w:val="00BD386D"/>
    <w:rsid w:val="00BD62E6"/>
    <w:rsid w:val="00BD78BE"/>
    <w:rsid w:val="00BD7D63"/>
    <w:rsid w:val="00BE04B2"/>
    <w:rsid w:val="00BE1A9F"/>
    <w:rsid w:val="00BE230D"/>
    <w:rsid w:val="00BE2584"/>
    <w:rsid w:val="00BE25AD"/>
    <w:rsid w:val="00BE2BDC"/>
    <w:rsid w:val="00BE7491"/>
    <w:rsid w:val="00BF0141"/>
    <w:rsid w:val="00BF10FE"/>
    <w:rsid w:val="00BF199A"/>
    <w:rsid w:val="00BF4106"/>
    <w:rsid w:val="00BF4260"/>
    <w:rsid w:val="00BF4308"/>
    <w:rsid w:val="00BF4598"/>
    <w:rsid w:val="00BF6DC7"/>
    <w:rsid w:val="00BF7EEA"/>
    <w:rsid w:val="00C0178B"/>
    <w:rsid w:val="00C01FD2"/>
    <w:rsid w:val="00C056B4"/>
    <w:rsid w:val="00C06EEF"/>
    <w:rsid w:val="00C073AB"/>
    <w:rsid w:val="00C07429"/>
    <w:rsid w:val="00C07E3F"/>
    <w:rsid w:val="00C10BDE"/>
    <w:rsid w:val="00C121DF"/>
    <w:rsid w:val="00C13BC7"/>
    <w:rsid w:val="00C163EA"/>
    <w:rsid w:val="00C2005F"/>
    <w:rsid w:val="00C21987"/>
    <w:rsid w:val="00C22129"/>
    <w:rsid w:val="00C23BFC"/>
    <w:rsid w:val="00C249C4"/>
    <w:rsid w:val="00C2575C"/>
    <w:rsid w:val="00C26517"/>
    <w:rsid w:val="00C26AF2"/>
    <w:rsid w:val="00C31BD6"/>
    <w:rsid w:val="00C31DC6"/>
    <w:rsid w:val="00C3270E"/>
    <w:rsid w:val="00C3282B"/>
    <w:rsid w:val="00C37681"/>
    <w:rsid w:val="00C4163D"/>
    <w:rsid w:val="00C4392F"/>
    <w:rsid w:val="00C51CE2"/>
    <w:rsid w:val="00C53FDB"/>
    <w:rsid w:val="00C54834"/>
    <w:rsid w:val="00C557AC"/>
    <w:rsid w:val="00C55972"/>
    <w:rsid w:val="00C559AB"/>
    <w:rsid w:val="00C5659A"/>
    <w:rsid w:val="00C604D2"/>
    <w:rsid w:val="00C61EAD"/>
    <w:rsid w:val="00C6221E"/>
    <w:rsid w:val="00C627C5"/>
    <w:rsid w:val="00C65114"/>
    <w:rsid w:val="00C651CA"/>
    <w:rsid w:val="00C72C21"/>
    <w:rsid w:val="00C74065"/>
    <w:rsid w:val="00C74FC2"/>
    <w:rsid w:val="00C8134D"/>
    <w:rsid w:val="00C83E10"/>
    <w:rsid w:val="00C855C7"/>
    <w:rsid w:val="00C85608"/>
    <w:rsid w:val="00C877D0"/>
    <w:rsid w:val="00C9101C"/>
    <w:rsid w:val="00C91A54"/>
    <w:rsid w:val="00C91CE8"/>
    <w:rsid w:val="00C924BD"/>
    <w:rsid w:val="00C96303"/>
    <w:rsid w:val="00CA0821"/>
    <w:rsid w:val="00CA1C77"/>
    <w:rsid w:val="00CA1DDB"/>
    <w:rsid w:val="00CA507E"/>
    <w:rsid w:val="00CA5708"/>
    <w:rsid w:val="00CA63EA"/>
    <w:rsid w:val="00CA7580"/>
    <w:rsid w:val="00CB09D2"/>
    <w:rsid w:val="00CB0B26"/>
    <w:rsid w:val="00CB12C5"/>
    <w:rsid w:val="00CB2457"/>
    <w:rsid w:val="00CB2A9B"/>
    <w:rsid w:val="00CB32F0"/>
    <w:rsid w:val="00CB6CFF"/>
    <w:rsid w:val="00CC0B25"/>
    <w:rsid w:val="00CC2763"/>
    <w:rsid w:val="00CC2B79"/>
    <w:rsid w:val="00CC77CE"/>
    <w:rsid w:val="00CC7F73"/>
    <w:rsid w:val="00CD012B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3AC1"/>
    <w:rsid w:val="00CE3EA3"/>
    <w:rsid w:val="00CE420C"/>
    <w:rsid w:val="00CE686F"/>
    <w:rsid w:val="00CE6ECA"/>
    <w:rsid w:val="00CE77C2"/>
    <w:rsid w:val="00CF0B58"/>
    <w:rsid w:val="00CF1720"/>
    <w:rsid w:val="00CF1EBD"/>
    <w:rsid w:val="00CF21D7"/>
    <w:rsid w:val="00CF3848"/>
    <w:rsid w:val="00CF439D"/>
    <w:rsid w:val="00CF5944"/>
    <w:rsid w:val="00CF5A78"/>
    <w:rsid w:val="00CF5B2F"/>
    <w:rsid w:val="00CF6B98"/>
    <w:rsid w:val="00CF7119"/>
    <w:rsid w:val="00CF7671"/>
    <w:rsid w:val="00D01DD2"/>
    <w:rsid w:val="00D03F0A"/>
    <w:rsid w:val="00D06937"/>
    <w:rsid w:val="00D06D0D"/>
    <w:rsid w:val="00D074B0"/>
    <w:rsid w:val="00D075A9"/>
    <w:rsid w:val="00D078B2"/>
    <w:rsid w:val="00D10562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DF"/>
    <w:rsid w:val="00D24731"/>
    <w:rsid w:val="00D25302"/>
    <w:rsid w:val="00D266DF"/>
    <w:rsid w:val="00D27B0B"/>
    <w:rsid w:val="00D31809"/>
    <w:rsid w:val="00D349E3"/>
    <w:rsid w:val="00D36366"/>
    <w:rsid w:val="00D40136"/>
    <w:rsid w:val="00D43A80"/>
    <w:rsid w:val="00D479BA"/>
    <w:rsid w:val="00D47D8C"/>
    <w:rsid w:val="00D52622"/>
    <w:rsid w:val="00D52C3A"/>
    <w:rsid w:val="00D54139"/>
    <w:rsid w:val="00D56697"/>
    <w:rsid w:val="00D56A3A"/>
    <w:rsid w:val="00D57155"/>
    <w:rsid w:val="00D61F1B"/>
    <w:rsid w:val="00D62168"/>
    <w:rsid w:val="00D63562"/>
    <w:rsid w:val="00D63D63"/>
    <w:rsid w:val="00D666FF"/>
    <w:rsid w:val="00D703BD"/>
    <w:rsid w:val="00D71E94"/>
    <w:rsid w:val="00D72E04"/>
    <w:rsid w:val="00D73167"/>
    <w:rsid w:val="00D734EA"/>
    <w:rsid w:val="00D736B5"/>
    <w:rsid w:val="00D77F08"/>
    <w:rsid w:val="00D77F26"/>
    <w:rsid w:val="00D807A6"/>
    <w:rsid w:val="00D830F7"/>
    <w:rsid w:val="00D83A55"/>
    <w:rsid w:val="00D86F03"/>
    <w:rsid w:val="00D87055"/>
    <w:rsid w:val="00D872A1"/>
    <w:rsid w:val="00D9013C"/>
    <w:rsid w:val="00D91153"/>
    <w:rsid w:val="00D92A86"/>
    <w:rsid w:val="00D93DF5"/>
    <w:rsid w:val="00D9470E"/>
    <w:rsid w:val="00D949D0"/>
    <w:rsid w:val="00D95347"/>
    <w:rsid w:val="00D95846"/>
    <w:rsid w:val="00D9686B"/>
    <w:rsid w:val="00D97352"/>
    <w:rsid w:val="00D9747B"/>
    <w:rsid w:val="00DA0C96"/>
    <w:rsid w:val="00DA146E"/>
    <w:rsid w:val="00DA14FC"/>
    <w:rsid w:val="00DA2894"/>
    <w:rsid w:val="00DA2C8F"/>
    <w:rsid w:val="00DA32BD"/>
    <w:rsid w:val="00DA341E"/>
    <w:rsid w:val="00DA3F73"/>
    <w:rsid w:val="00DA4134"/>
    <w:rsid w:val="00DA4E18"/>
    <w:rsid w:val="00DA5652"/>
    <w:rsid w:val="00DA5A1B"/>
    <w:rsid w:val="00DA5B48"/>
    <w:rsid w:val="00DB00C8"/>
    <w:rsid w:val="00DB30F9"/>
    <w:rsid w:val="00DB4FE8"/>
    <w:rsid w:val="00DB6630"/>
    <w:rsid w:val="00DC087C"/>
    <w:rsid w:val="00DC2E62"/>
    <w:rsid w:val="00DC376D"/>
    <w:rsid w:val="00DC3D28"/>
    <w:rsid w:val="00DD3407"/>
    <w:rsid w:val="00DD3FC8"/>
    <w:rsid w:val="00DD4667"/>
    <w:rsid w:val="00DD7EF6"/>
    <w:rsid w:val="00DE1020"/>
    <w:rsid w:val="00DE2FE2"/>
    <w:rsid w:val="00DE3B42"/>
    <w:rsid w:val="00DE5745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3A9A"/>
    <w:rsid w:val="00E0403D"/>
    <w:rsid w:val="00E0481C"/>
    <w:rsid w:val="00E0489A"/>
    <w:rsid w:val="00E04D8D"/>
    <w:rsid w:val="00E05740"/>
    <w:rsid w:val="00E10844"/>
    <w:rsid w:val="00E12EE6"/>
    <w:rsid w:val="00E13FE7"/>
    <w:rsid w:val="00E14270"/>
    <w:rsid w:val="00E1547D"/>
    <w:rsid w:val="00E20ACD"/>
    <w:rsid w:val="00E21C2D"/>
    <w:rsid w:val="00E22FAE"/>
    <w:rsid w:val="00E25811"/>
    <w:rsid w:val="00E27DB2"/>
    <w:rsid w:val="00E3060D"/>
    <w:rsid w:val="00E30E11"/>
    <w:rsid w:val="00E31AD6"/>
    <w:rsid w:val="00E31D6F"/>
    <w:rsid w:val="00E331DF"/>
    <w:rsid w:val="00E33252"/>
    <w:rsid w:val="00E34793"/>
    <w:rsid w:val="00E34AE1"/>
    <w:rsid w:val="00E363AA"/>
    <w:rsid w:val="00E37CA9"/>
    <w:rsid w:val="00E40160"/>
    <w:rsid w:val="00E4091D"/>
    <w:rsid w:val="00E42171"/>
    <w:rsid w:val="00E435EC"/>
    <w:rsid w:val="00E43ACF"/>
    <w:rsid w:val="00E441B2"/>
    <w:rsid w:val="00E45A61"/>
    <w:rsid w:val="00E50DBE"/>
    <w:rsid w:val="00E527D2"/>
    <w:rsid w:val="00E53CCD"/>
    <w:rsid w:val="00E5448A"/>
    <w:rsid w:val="00E5587C"/>
    <w:rsid w:val="00E609D7"/>
    <w:rsid w:val="00E64392"/>
    <w:rsid w:val="00E64894"/>
    <w:rsid w:val="00E6500E"/>
    <w:rsid w:val="00E66388"/>
    <w:rsid w:val="00E6764F"/>
    <w:rsid w:val="00E705DF"/>
    <w:rsid w:val="00E70CFD"/>
    <w:rsid w:val="00E721C2"/>
    <w:rsid w:val="00E7296A"/>
    <w:rsid w:val="00E751B7"/>
    <w:rsid w:val="00E779C1"/>
    <w:rsid w:val="00E80BDF"/>
    <w:rsid w:val="00E8259C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9B1"/>
    <w:rsid w:val="00E96A7E"/>
    <w:rsid w:val="00EA1C42"/>
    <w:rsid w:val="00EA57D8"/>
    <w:rsid w:val="00EA71CA"/>
    <w:rsid w:val="00EA74A9"/>
    <w:rsid w:val="00EB0304"/>
    <w:rsid w:val="00EB11CC"/>
    <w:rsid w:val="00EB2674"/>
    <w:rsid w:val="00EB3043"/>
    <w:rsid w:val="00EB422D"/>
    <w:rsid w:val="00EB56C5"/>
    <w:rsid w:val="00EC0F7D"/>
    <w:rsid w:val="00EC24AC"/>
    <w:rsid w:val="00EC2799"/>
    <w:rsid w:val="00EC2B2A"/>
    <w:rsid w:val="00EC4AA1"/>
    <w:rsid w:val="00EC59B4"/>
    <w:rsid w:val="00EC716E"/>
    <w:rsid w:val="00ED0230"/>
    <w:rsid w:val="00ED08A0"/>
    <w:rsid w:val="00ED26F3"/>
    <w:rsid w:val="00ED27BC"/>
    <w:rsid w:val="00ED6EFF"/>
    <w:rsid w:val="00EE0F24"/>
    <w:rsid w:val="00EF0DFD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107D3"/>
    <w:rsid w:val="00F13A55"/>
    <w:rsid w:val="00F13C0F"/>
    <w:rsid w:val="00F14F4B"/>
    <w:rsid w:val="00F1523E"/>
    <w:rsid w:val="00F17ECA"/>
    <w:rsid w:val="00F2052A"/>
    <w:rsid w:val="00F2160C"/>
    <w:rsid w:val="00F23D5A"/>
    <w:rsid w:val="00F23E64"/>
    <w:rsid w:val="00F24CDD"/>
    <w:rsid w:val="00F255DD"/>
    <w:rsid w:val="00F25CC9"/>
    <w:rsid w:val="00F2706F"/>
    <w:rsid w:val="00F27201"/>
    <w:rsid w:val="00F3106F"/>
    <w:rsid w:val="00F342BD"/>
    <w:rsid w:val="00F34516"/>
    <w:rsid w:val="00F372F3"/>
    <w:rsid w:val="00F41E68"/>
    <w:rsid w:val="00F422AF"/>
    <w:rsid w:val="00F422BC"/>
    <w:rsid w:val="00F44628"/>
    <w:rsid w:val="00F4479D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72F6B"/>
    <w:rsid w:val="00F73E49"/>
    <w:rsid w:val="00F7428A"/>
    <w:rsid w:val="00F750D2"/>
    <w:rsid w:val="00F7695C"/>
    <w:rsid w:val="00F8035A"/>
    <w:rsid w:val="00F81482"/>
    <w:rsid w:val="00F82C2C"/>
    <w:rsid w:val="00F83765"/>
    <w:rsid w:val="00F84187"/>
    <w:rsid w:val="00F84489"/>
    <w:rsid w:val="00F8475C"/>
    <w:rsid w:val="00F84B15"/>
    <w:rsid w:val="00F85EBE"/>
    <w:rsid w:val="00F90955"/>
    <w:rsid w:val="00F91705"/>
    <w:rsid w:val="00F93E25"/>
    <w:rsid w:val="00F957D7"/>
    <w:rsid w:val="00FA115A"/>
    <w:rsid w:val="00FA16AA"/>
    <w:rsid w:val="00FA1893"/>
    <w:rsid w:val="00FA1F4E"/>
    <w:rsid w:val="00FA4431"/>
    <w:rsid w:val="00FA4E6B"/>
    <w:rsid w:val="00FA77D5"/>
    <w:rsid w:val="00FB20B1"/>
    <w:rsid w:val="00FB2697"/>
    <w:rsid w:val="00FB423D"/>
    <w:rsid w:val="00FB4869"/>
    <w:rsid w:val="00FC0B05"/>
    <w:rsid w:val="00FC1EE8"/>
    <w:rsid w:val="00FC2934"/>
    <w:rsid w:val="00FC40A2"/>
    <w:rsid w:val="00FC507B"/>
    <w:rsid w:val="00FC5EE2"/>
    <w:rsid w:val="00FC6003"/>
    <w:rsid w:val="00FC724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68F5"/>
    <w:rsid w:val="00FE7130"/>
    <w:rsid w:val="00FE744C"/>
    <w:rsid w:val="00FE7F31"/>
    <w:rsid w:val="00FF1098"/>
    <w:rsid w:val="00FF2ACD"/>
    <w:rsid w:val="00FF32C3"/>
    <w:rsid w:val="00FF32D9"/>
    <w:rsid w:val="00FF40ED"/>
    <w:rsid w:val="00FF5DFF"/>
    <w:rsid w:val="00FF5F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microsoft.com/office/2016/09/relationships/commentsIds" Target="commentsIds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yperlink" Target="http://www.iea.org/publications/freepublications/publication/co2-emissions-from-fuel-combustion-highlights-2020.html" TargetMode="Externa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iea.org/publications/freepublications/publication/co2-emissions-from-fuel-combustion-highlights-2020.html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4A66FA-0BD1-4E76-A9A6-F588A8D205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97</TotalTime>
  <Pages>1</Pages>
  <Words>8832</Words>
  <Characters>50349</Characters>
  <Application>Microsoft Office Word</Application>
  <DocSecurity>0</DocSecurity>
  <Lines>419</Lines>
  <Paragraphs>118</Paragraphs>
  <ScaleCrop>false</ScaleCrop>
  <Company/>
  <LinksUpToDate>false</LinksUpToDate>
  <CharactersWithSpaces>59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371</cp:revision>
  <dcterms:created xsi:type="dcterms:W3CDTF">2021-02-17T03:04:00Z</dcterms:created>
  <dcterms:modified xsi:type="dcterms:W3CDTF">2021-03-12T17:06:00Z</dcterms:modified>
</cp:coreProperties>
</file>